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A0D358" w14:textId="58D16B69" w:rsidR="00FA3A03" w:rsidRDefault="00FA3A03" w:rsidP="00A26D7A">
      <w:pPr>
        <w:jc w:val="center"/>
        <w:rPr>
          <w:rFonts w:cstheme="minorHAnsi"/>
          <w:b/>
          <w:bCs/>
          <w:sz w:val="40"/>
          <w:szCs w:val="40"/>
        </w:rPr>
      </w:pPr>
      <w:r>
        <w:rPr>
          <w:rFonts w:cstheme="minorHAnsi"/>
          <w:b/>
          <w:bCs/>
          <w:sz w:val="40"/>
          <w:szCs w:val="40"/>
        </w:rPr>
        <w:t xml:space="preserve">Sound Production Intensity </w:t>
      </w:r>
      <w:r w:rsidR="00D85158">
        <w:rPr>
          <w:rFonts w:cstheme="minorHAnsi"/>
          <w:b/>
          <w:bCs/>
          <w:sz w:val="40"/>
          <w:szCs w:val="40"/>
        </w:rPr>
        <w:t>and its Correlation to mass in Cetacean’s</w:t>
      </w:r>
    </w:p>
    <w:p w14:paraId="75127295" w14:textId="46079A43" w:rsidR="006A751E" w:rsidRPr="006A751E" w:rsidRDefault="006A751E" w:rsidP="00A26D7A">
      <w:pPr>
        <w:jc w:val="center"/>
        <w:rPr>
          <w:rFonts w:cstheme="minorHAnsi"/>
          <w:sz w:val="15"/>
          <w:szCs w:val="15"/>
        </w:rPr>
      </w:pPr>
      <w:r>
        <w:rPr>
          <w:rFonts w:cstheme="minorHAnsi"/>
          <w:sz w:val="15"/>
          <w:szCs w:val="15"/>
        </w:rPr>
        <w:t>By Blake Pack</w:t>
      </w:r>
    </w:p>
    <w:p w14:paraId="7395DDCA" w14:textId="77777777" w:rsidR="00A26D7A" w:rsidRDefault="00A26D7A" w:rsidP="0060035A">
      <w:pPr>
        <w:ind w:firstLine="720"/>
      </w:pPr>
    </w:p>
    <w:p w14:paraId="68D3119E" w14:textId="77777777" w:rsidR="00406A35" w:rsidRDefault="00406A35" w:rsidP="006A751E">
      <w:pPr>
        <w:rPr>
          <w:b/>
          <w:bCs/>
          <w:sz w:val="28"/>
          <w:szCs w:val="28"/>
        </w:rPr>
      </w:pPr>
    </w:p>
    <w:p w14:paraId="4516403E" w14:textId="6ECDD0E0" w:rsidR="006A751E" w:rsidRDefault="00406A35" w:rsidP="006A751E">
      <w:pPr>
        <w:rPr>
          <w:b/>
          <w:bCs/>
          <w:sz w:val="28"/>
          <w:szCs w:val="28"/>
        </w:rPr>
      </w:pPr>
      <w:r>
        <w:rPr>
          <w:b/>
          <w:bCs/>
          <w:sz w:val="28"/>
          <w:szCs w:val="28"/>
        </w:rPr>
        <w:t>Introduction</w:t>
      </w:r>
    </w:p>
    <w:p w14:paraId="26643EE6" w14:textId="77777777" w:rsidR="00406A35" w:rsidRDefault="00406A35" w:rsidP="006A751E">
      <w:pPr>
        <w:rPr>
          <w:b/>
          <w:bCs/>
          <w:sz w:val="28"/>
          <w:szCs w:val="28"/>
        </w:rPr>
      </w:pPr>
    </w:p>
    <w:p w14:paraId="55D9EF89" w14:textId="01AB5EE6" w:rsidR="00406A35" w:rsidRPr="00406A35" w:rsidRDefault="00406A35" w:rsidP="006A751E">
      <w:pPr>
        <w:rPr>
          <w:b/>
          <w:bCs/>
          <w:sz w:val="28"/>
          <w:szCs w:val="28"/>
        </w:rPr>
        <w:sectPr w:rsidR="00406A35" w:rsidRPr="00406A35" w:rsidSect="00A26D7A">
          <w:pgSz w:w="12240" w:h="15840"/>
          <w:pgMar w:top="1440" w:right="1440" w:bottom="1440" w:left="1440" w:header="720" w:footer="720" w:gutter="0"/>
          <w:cols w:space="720"/>
          <w:docGrid w:linePitch="360"/>
        </w:sectPr>
      </w:pPr>
    </w:p>
    <w:p w14:paraId="3C5225F9" w14:textId="55F21B0C" w:rsidR="008878FC" w:rsidRDefault="00FA3A03" w:rsidP="006A751E">
      <w:pPr>
        <w:spacing w:line="360" w:lineRule="auto"/>
        <w:ind w:firstLine="720"/>
      </w:pPr>
      <w:r>
        <w:t>A sound wave is measured by its frequency (Hz) and its intensity</w:t>
      </w:r>
      <w:r w:rsidR="008878FC">
        <w:t>/amplitude</w:t>
      </w:r>
      <w:r>
        <w:t xml:space="preserve"> (dB), with frequency representing the number of wave cycles per a given time or distance. Intensity of sound is measured in decibels(dB) and is the loudness of sound that we hear</w:t>
      </w:r>
      <w:r w:rsidR="00D85158">
        <w:t xml:space="preserve">. </w:t>
      </w:r>
      <w:r w:rsidR="008878FC">
        <w:t>An o</w:t>
      </w:r>
      <w:r w:rsidR="00D85158">
        <w:t>rganism</w:t>
      </w:r>
      <w:r w:rsidR="008878FC">
        <w:t>’s</w:t>
      </w:r>
      <w:r w:rsidR="00D85158">
        <w:t xml:space="preserve"> sound production and perception ranges </w:t>
      </w:r>
      <w:r w:rsidR="008878FC">
        <w:t>differ</w:t>
      </w:r>
      <w:r w:rsidR="00387234">
        <w:t xml:space="preserve"> across species</w:t>
      </w:r>
      <w:r w:rsidR="00D85158">
        <w:t>.</w:t>
      </w:r>
      <w:r w:rsidR="00DE6F09">
        <w:t xml:space="preserve"> </w:t>
      </w:r>
      <w:r w:rsidR="008878FC">
        <w:t>Different intensities and Hz can be used for differing reasons due to how sound travels with respect to the intensity and frequency</w:t>
      </w:r>
      <w:r w:rsidR="00C95EED">
        <w:rPr>
          <w:rStyle w:val="FootnoteReference"/>
        </w:rPr>
        <w:footnoteReference w:id="1"/>
      </w:r>
      <w:r w:rsidR="008878FC">
        <w:t>.</w:t>
      </w:r>
    </w:p>
    <w:p w14:paraId="7D30C982" w14:textId="77777777" w:rsidR="00C94AF7" w:rsidRDefault="00C94AF7" w:rsidP="00C94AF7"/>
    <w:p w14:paraId="0BC4FFA1" w14:textId="380A461E" w:rsidR="008878FC" w:rsidRPr="008878FC" w:rsidRDefault="008878FC" w:rsidP="00C94AF7">
      <w:pPr>
        <w:rPr>
          <w:b/>
          <w:bCs/>
        </w:rPr>
      </w:pPr>
      <w:r>
        <w:rPr>
          <w:b/>
          <w:bCs/>
        </w:rPr>
        <w:t>Figure 1 Sound Wave Visualization</w:t>
      </w:r>
    </w:p>
    <w:p w14:paraId="53EBA819" w14:textId="04AEADE7" w:rsidR="00677E34" w:rsidRDefault="00F04CE4" w:rsidP="008878FC">
      <w:r>
        <w:rPr>
          <w:noProof/>
        </w:rPr>
        <w:drawing>
          <wp:inline distT="0" distB="0" distL="0" distR="0" wp14:anchorId="68ECA92A" wp14:editId="44FBFE4E">
            <wp:extent cx="2742554" cy="2121876"/>
            <wp:effectExtent l="0" t="0" r="1270" b="0"/>
            <wp:docPr id="15" name="Picture 15"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20-04-07 at 1.59.17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62912" cy="2137626"/>
                    </a:xfrm>
                    <a:prstGeom prst="rect">
                      <a:avLst/>
                    </a:prstGeom>
                  </pic:spPr>
                </pic:pic>
              </a:graphicData>
            </a:graphic>
          </wp:inline>
        </w:drawing>
      </w:r>
    </w:p>
    <w:p w14:paraId="0B217AF3" w14:textId="48201FD8" w:rsidR="001E150D" w:rsidRPr="00C95EED" w:rsidRDefault="001E150D" w:rsidP="006A751E">
      <w:pPr>
        <w:widowControl w:val="0"/>
        <w:autoSpaceDE w:val="0"/>
        <w:autoSpaceDN w:val="0"/>
        <w:adjustRightInd w:val="0"/>
        <w:spacing w:line="360" w:lineRule="auto"/>
        <w:rPr>
          <w:rFonts w:ascii="Times New Roman" w:hAnsi="Times New Roman" w:cs="Times New Roman"/>
        </w:rPr>
      </w:pPr>
      <w:r>
        <w:t xml:space="preserve">Sound is a form of energy and depending </w:t>
      </w:r>
      <w:r>
        <w:t xml:space="preserve">upon the frequencies and intensities can travel different lengths and through different things. Lower frequency sounds travel through obstructions and further than those of higher frequencies due </w:t>
      </w:r>
      <w:r w:rsidR="00387234">
        <w:t xml:space="preserve">to </w:t>
      </w:r>
      <w:r>
        <w:t>them being able to penetrate obstructions without colliding. Higher intensity sounds also travel further than less intense sounds due to the fact that energy</w:t>
      </w:r>
      <w:r w:rsidR="008878FC">
        <w:t xml:space="preserve"> and </w:t>
      </w:r>
      <w:r>
        <w:t xml:space="preserve">amplitude in sound decrease the further from the source you travel, thus by increasing the amount of energy put in to create the sound at the start the longer it will take </w:t>
      </w:r>
      <w:r w:rsidR="00387234">
        <w:t>for the energy to diminish</w:t>
      </w:r>
      <w:r w:rsidR="00C95EED">
        <w:rPr>
          <w:rStyle w:val="FootnoteReference"/>
        </w:rPr>
        <w:footnoteReference w:id="2"/>
      </w:r>
      <w:r w:rsidR="00C95EED">
        <w:t xml:space="preserve">. </w:t>
      </w:r>
      <w:r w:rsidR="002C7A76">
        <w:t xml:space="preserve">Understanding the types of sounds, calls, intensities, and frequencies is very important in understanding an </w:t>
      </w:r>
      <w:r w:rsidR="00C95EED">
        <w:t>animal’s</w:t>
      </w:r>
      <w:r w:rsidR="002C7A76">
        <w:t xml:space="preserve"> behavior</w:t>
      </w:r>
      <w:r w:rsidR="00387234">
        <w:t xml:space="preserve"> and purpose of the sounds</w:t>
      </w:r>
      <w:r w:rsidR="002C7A76">
        <w:t xml:space="preserve">. </w:t>
      </w:r>
    </w:p>
    <w:p w14:paraId="388A0ABE" w14:textId="2CE77C2B" w:rsidR="0060035A" w:rsidRDefault="0060035A" w:rsidP="006A751E">
      <w:pPr>
        <w:spacing w:line="360" w:lineRule="auto"/>
        <w:ind w:firstLine="720"/>
      </w:pPr>
      <w:r>
        <w:t>Many of the loudest sound producing organisms are also very large in terms of mass, with many of the loudest sounds coming from some of our l</w:t>
      </w:r>
      <w:r w:rsidR="00503986">
        <w:t>argest</w:t>
      </w:r>
      <w:r>
        <w:t xml:space="preserve"> </w:t>
      </w:r>
      <w:r>
        <w:lastRenderedPageBreak/>
        <w:t>creatures</w:t>
      </w:r>
      <w:r w:rsidR="00B30236">
        <w:t>. T</w:t>
      </w:r>
      <w:r>
        <w:t>he blue whale’s estimated range topping out at 188dB, the sperm whale estimated to be 230dB, and an elephant estimated to be 117dB</w:t>
      </w:r>
      <w:r w:rsidR="00503986">
        <w:rPr>
          <w:rStyle w:val="FootnoteReference"/>
        </w:rPr>
        <w:footnoteReference w:id="3"/>
      </w:r>
      <w:r>
        <w:t xml:space="preserve">. </w:t>
      </w:r>
      <w:r w:rsidR="002C7A76">
        <w:t xml:space="preserve">To </w:t>
      </w:r>
      <w:r w:rsidR="00387234">
        <w:t xml:space="preserve">help </w:t>
      </w:r>
      <w:r w:rsidR="002C7A76">
        <w:t>put that in perspective</w:t>
      </w:r>
      <w:r w:rsidR="00387234">
        <w:t xml:space="preserve"> here are</w:t>
      </w:r>
      <w:r w:rsidR="002C7A76">
        <w:t xml:space="preserve"> a few </w:t>
      </w:r>
      <w:r w:rsidR="00387234">
        <w:t xml:space="preserve">sound </w:t>
      </w:r>
      <w:proofErr w:type="gramStart"/>
      <w:r w:rsidR="00387234">
        <w:t>intensity</w:t>
      </w:r>
      <w:proofErr w:type="gramEnd"/>
      <w:r w:rsidR="00387234">
        <w:t xml:space="preserve"> </w:t>
      </w:r>
      <w:r>
        <w:t xml:space="preserve">benchmarks </w:t>
      </w:r>
      <w:r w:rsidR="00387234">
        <w:t xml:space="preserve">that are well known, </w:t>
      </w:r>
      <w:r>
        <w:t>a rock concert is around 145dB loud</w:t>
      </w:r>
      <w:r w:rsidR="00387234">
        <w:t>, a lawn mower is around 100dB,</w:t>
      </w:r>
      <w:r>
        <w:t xml:space="preserve"> and a space shuttle launch from the minimum safe distance is 170dB</w:t>
      </w:r>
      <w:r w:rsidR="00C95EED">
        <w:rPr>
          <w:rStyle w:val="FootnoteReference"/>
        </w:rPr>
        <w:footnoteReference w:id="4"/>
      </w:r>
      <w:r>
        <w:t xml:space="preserve">. </w:t>
      </w:r>
    </w:p>
    <w:p w14:paraId="15D00320" w14:textId="707F16CA" w:rsidR="00A26D7A" w:rsidRDefault="00A26D7A" w:rsidP="006A751E">
      <w:pPr>
        <w:spacing w:line="360" w:lineRule="auto"/>
        <w:ind w:firstLine="720"/>
      </w:pPr>
      <w:r>
        <w:t xml:space="preserve">In this paper I will analyze the intensity of communicatory calls in several </w:t>
      </w:r>
      <w:r w:rsidR="00503986">
        <w:t>Whale (c</w:t>
      </w:r>
      <w:r>
        <w:t>etacean</w:t>
      </w:r>
      <w:r w:rsidR="00503986">
        <w:t>)</w:t>
      </w:r>
      <w:r>
        <w:t xml:space="preserve"> families for the purpose </w:t>
      </w:r>
      <w:r w:rsidR="00503986">
        <w:t xml:space="preserve">of </w:t>
      </w:r>
      <w:r>
        <w:t xml:space="preserve">seeing if a whale’s mass and its </w:t>
      </w:r>
      <w:r w:rsidR="00503986">
        <w:t>intensity</w:t>
      </w:r>
      <w:r>
        <w:t xml:space="preserve"> of sound</w:t>
      </w:r>
      <w:r w:rsidR="00387234">
        <w:t>s</w:t>
      </w:r>
      <w:r>
        <w:t xml:space="preserve"> produc</w:t>
      </w:r>
      <w:r w:rsidR="00387234">
        <w:t>ed</w:t>
      </w:r>
      <w:r>
        <w:t xml:space="preserve"> have a correlation. For the purposes of this paper intensity(dB) will be the only </w:t>
      </w:r>
      <w:r w:rsidR="002C7A76">
        <w:t>sound component</w:t>
      </w:r>
      <w:r>
        <w:t xml:space="preserve"> analyzed and I will focus on calls responsible for communication between whales. In whales there are two main types of calls, the communicatory calls </w:t>
      </w:r>
      <w:r w:rsidR="004E2E46">
        <w:t>include the</w:t>
      </w:r>
      <w:r>
        <w:t xml:space="preserve"> whistles and moans, and then the clicking sounds responsible for navigation. The clicking sounds are generally high frequency and lower intensity while the</w:t>
      </w:r>
      <w:r w:rsidR="002C7A76">
        <w:t xml:space="preserve"> whistles</w:t>
      </w:r>
      <w:r>
        <w:t xml:space="preserve"> are lower frequency and higher intensity</w:t>
      </w:r>
      <w:r w:rsidR="00A53147">
        <w:t>.</w:t>
      </w:r>
    </w:p>
    <w:p w14:paraId="1E85682D" w14:textId="77777777" w:rsidR="00E60989" w:rsidRDefault="00E60989"/>
    <w:p w14:paraId="58B5A0EE" w14:textId="77777777" w:rsidR="00A42D7D" w:rsidRDefault="00A42D7D">
      <w:pPr>
        <w:rPr>
          <w:b/>
          <w:bCs/>
          <w:sz w:val="28"/>
          <w:szCs w:val="28"/>
        </w:rPr>
      </w:pPr>
    </w:p>
    <w:p w14:paraId="4ECB5B78" w14:textId="77777777" w:rsidR="00A42D7D" w:rsidRDefault="00A42D7D">
      <w:pPr>
        <w:rPr>
          <w:b/>
          <w:bCs/>
          <w:sz w:val="28"/>
          <w:szCs w:val="28"/>
        </w:rPr>
      </w:pPr>
    </w:p>
    <w:p w14:paraId="6F251FE3" w14:textId="4AEBAFFD" w:rsidR="00340439" w:rsidRDefault="00340439">
      <w:pPr>
        <w:rPr>
          <w:b/>
          <w:bCs/>
          <w:sz w:val="28"/>
          <w:szCs w:val="28"/>
        </w:rPr>
      </w:pPr>
      <w:r w:rsidRPr="00340439">
        <w:rPr>
          <w:b/>
          <w:bCs/>
          <w:sz w:val="28"/>
          <w:szCs w:val="28"/>
        </w:rPr>
        <w:t>Materials and Methods</w:t>
      </w:r>
    </w:p>
    <w:p w14:paraId="1B650875" w14:textId="77777777" w:rsidR="00406A35" w:rsidRDefault="00406A35">
      <w:pPr>
        <w:rPr>
          <w:b/>
          <w:bCs/>
          <w:sz w:val="28"/>
          <w:szCs w:val="28"/>
        </w:rPr>
      </w:pPr>
    </w:p>
    <w:p w14:paraId="39086681" w14:textId="4F689EFA" w:rsidR="00340439" w:rsidRPr="00340439" w:rsidRDefault="00340439" w:rsidP="006A751E">
      <w:pPr>
        <w:spacing w:line="360" w:lineRule="auto"/>
        <w:rPr>
          <w:b/>
          <w:bCs/>
        </w:rPr>
      </w:pPr>
      <w:r>
        <w:rPr>
          <w:b/>
          <w:bCs/>
        </w:rPr>
        <w:t>Data used and Gathering Methods</w:t>
      </w:r>
    </w:p>
    <w:p w14:paraId="5994ACA1" w14:textId="09598720" w:rsidR="00C94AF7" w:rsidRDefault="00340439" w:rsidP="006A751E">
      <w:pPr>
        <w:spacing w:line="360" w:lineRule="auto"/>
      </w:pPr>
      <w:r>
        <w:t>The work being done is</w:t>
      </w:r>
      <w:r w:rsidR="00E60989">
        <w:t xml:space="preserve"> </w:t>
      </w:r>
      <w:r>
        <w:t>simple</w:t>
      </w:r>
      <w:r w:rsidR="002A5A82">
        <w:t xml:space="preserve"> and</w:t>
      </w:r>
      <w:r w:rsidR="00E60989">
        <w:t xml:space="preserve"> can be </w:t>
      </w:r>
      <w:r w:rsidR="002A5A82">
        <w:t>broken down into two main parts. Cetacean sounds were collected and analyzed for intensity in a semi-random form following a set of criteria</w:t>
      </w:r>
      <w:r w:rsidR="00387234">
        <w:t>,</w:t>
      </w:r>
      <w:r w:rsidR="002A5A82">
        <w:t xml:space="preserve"> and maximum sound production ranges were collected separately</w:t>
      </w:r>
      <w:r w:rsidR="00E60989">
        <w:t xml:space="preserve"> through other articles and research papers</w:t>
      </w:r>
      <w:r>
        <w:t xml:space="preserve">. The major database pulled from </w:t>
      </w:r>
      <w:r w:rsidR="00E60989">
        <w:t xml:space="preserve">for audio clips </w:t>
      </w:r>
      <w:r>
        <w:t>was the “Watkins Marine Mammal Sound Database”</w:t>
      </w:r>
      <w:r w:rsidR="00406A35">
        <w:t>, making up 78 of the 96 calls analyzed</w:t>
      </w:r>
      <w:r w:rsidR="00406A35">
        <w:rPr>
          <w:rStyle w:val="FootnoteReference"/>
        </w:rPr>
        <w:footnoteReference w:id="5"/>
      </w:r>
      <w:r>
        <w:t>. This database has both call types listed</w:t>
      </w:r>
      <w:r w:rsidR="00B30236">
        <w:t xml:space="preserve">. The </w:t>
      </w:r>
      <w:r w:rsidR="00406A35">
        <w:t xml:space="preserve">audio available for download, is </w:t>
      </w:r>
      <w:r>
        <w:t>organized</w:t>
      </w:r>
      <w:r w:rsidR="00406A35">
        <w:t xml:space="preserve"> </w:t>
      </w:r>
      <w:r>
        <w:t xml:space="preserve">by species, </w:t>
      </w:r>
      <w:r w:rsidR="00406A35">
        <w:t>has the</w:t>
      </w:r>
      <w:r>
        <w:t xml:space="preserve"> sound</w:t>
      </w:r>
      <w:r w:rsidR="00C94AF7">
        <w:t xml:space="preserve"> clips</w:t>
      </w:r>
      <w:r>
        <w:t xml:space="preserve"> cut into one call type or call, </w:t>
      </w:r>
      <w:r w:rsidR="00387234">
        <w:t>and has</w:t>
      </w:r>
      <w:r>
        <w:t xml:space="preserve"> ample metadata for each audio clip.</w:t>
      </w:r>
      <w:r w:rsidR="00C94AF7">
        <w:t xml:space="preserve"> Other audio analysis was done on </w:t>
      </w:r>
      <w:r w:rsidR="00406A35">
        <w:t xml:space="preserve">species not available on </w:t>
      </w:r>
      <w:r w:rsidR="00C94AF7">
        <w:t>Watkins Database</w:t>
      </w:r>
      <w:r w:rsidR="00406A35">
        <w:t xml:space="preserve">. These </w:t>
      </w:r>
      <w:r w:rsidR="002361F8">
        <w:t xml:space="preserve">sound clips </w:t>
      </w:r>
      <w:r w:rsidR="00C94AF7">
        <w:t xml:space="preserve">were </w:t>
      </w:r>
      <w:r w:rsidR="00406A35">
        <w:t xml:space="preserve">mainly </w:t>
      </w:r>
      <w:r w:rsidR="00C94AF7">
        <w:t>found in other marine sound databases, Wikipedia’s cetacean audio library, and</w:t>
      </w:r>
      <w:r w:rsidR="00406A35">
        <w:t xml:space="preserve"> through</w:t>
      </w:r>
      <w:r w:rsidR="00C94AF7">
        <w:t xml:space="preserve"> YouTube audio clips.</w:t>
      </w:r>
      <w:r>
        <w:t xml:space="preserve"> </w:t>
      </w:r>
    </w:p>
    <w:p w14:paraId="4F67D006" w14:textId="0C4EAFE6" w:rsidR="00340439" w:rsidRDefault="00C94AF7" w:rsidP="006A751E">
      <w:pPr>
        <w:spacing w:line="360" w:lineRule="auto"/>
      </w:pPr>
      <w:r>
        <w:t xml:space="preserve">Each audio clip chosen for analysis was listened to for clarity first, narrowed for length to one call, </w:t>
      </w:r>
      <w:r w:rsidR="00406A35">
        <w:t xml:space="preserve">and could </w:t>
      </w:r>
      <w:r>
        <w:t>rang</w:t>
      </w:r>
      <w:r w:rsidR="00406A35">
        <w:t>e</w:t>
      </w:r>
      <w:r>
        <w:t xml:space="preserve"> from less </w:t>
      </w:r>
      <w:r>
        <w:lastRenderedPageBreak/>
        <w:t>than a second in length to over eighteen seconds. Whistles were the main call type chosen</w:t>
      </w:r>
      <w:r w:rsidR="00406A35">
        <w:t xml:space="preserve"> for analysis as they are generally the most intense communicatory call</w:t>
      </w:r>
      <w:r w:rsidR="006D764D">
        <w:t xml:space="preserve">. Eight audio clips maximum </w:t>
      </w:r>
      <w:r w:rsidR="002361F8">
        <w:t xml:space="preserve">per </w:t>
      </w:r>
      <w:r w:rsidR="006D764D">
        <w:t xml:space="preserve">species was </w:t>
      </w:r>
      <w:r w:rsidR="00406A35">
        <w:t>set</w:t>
      </w:r>
      <w:r w:rsidR="006D764D">
        <w:t xml:space="preserve"> to give enough room for an accurate average but not so many that it would limit time spent on analysis and gathering other species for analysis.</w:t>
      </w:r>
      <w:r w:rsidR="00C34964">
        <w:t xml:space="preserve"> For the estimated sound production maximum’s, they were gathered mainly</w:t>
      </w:r>
      <w:r w:rsidR="004152A0">
        <w:t xml:space="preserve"> through other research articles as posted in the data and cited below the </w:t>
      </w:r>
      <w:r w:rsidR="00406A35">
        <w:t>Figure</w:t>
      </w:r>
      <w:r w:rsidR="004152A0">
        <w:t xml:space="preserve"> </w:t>
      </w:r>
      <w:r w:rsidR="00406A35">
        <w:t>2A-D</w:t>
      </w:r>
      <w:r w:rsidR="00B30236">
        <w:t>.  I</w:t>
      </w:r>
      <w:r w:rsidR="004152A0">
        <w:t xml:space="preserve">f a maximum could not be </w:t>
      </w:r>
      <w:r w:rsidR="00AA39E8">
        <w:t>found,</w:t>
      </w:r>
      <w:r w:rsidR="004152A0">
        <w:t xml:space="preserve"> then the most intense sound from the analyzed data would be used in its place.</w:t>
      </w:r>
    </w:p>
    <w:p w14:paraId="011BCCE0" w14:textId="228F5829" w:rsidR="00C34964" w:rsidRDefault="00C34964" w:rsidP="006A751E">
      <w:pPr>
        <w:spacing w:line="360" w:lineRule="auto"/>
      </w:pPr>
    </w:p>
    <w:p w14:paraId="7035EBDE" w14:textId="316BC70D" w:rsidR="00C34964" w:rsidRDefault="00C34964" w:rsidP="006A751E">
      <w:pPr>
        <w:spacing w:line="360" w:lineRule="auto"/>
        <w:rPr>
          <w:b/>
          <w:bCs/>
        </w:rPr>
      </w:pPr>
      <w:r>
        <w:rPr>
          <w:b/>
          <w:bCs/>
        </w:rPr>
        <w:t>Analyses of Data</w:t>
      </w:r>
    </w:p>
    <w:p w14:paraId="0EC013F8" w14:textId="4BDCBFCD" w:rsidR="00C34964" w:rsidRDefault="00C34964" w:rsidP="00A42D7D">
      <w:pPr>
        <w:spacing w:line="360" w:lineRule="auto"/>
        <w:ind w:firstLine="720"/>
      </w:pPr>
      <w:r>
        <w:t xml:space="preserve">The sounds chosen randomly were </w:t>
      </w:r>
      <w:r w:rsidR="006D764D">
        <w:t>analyzed using a computer app called Decibel X</w:t>
      </w:r>
      <w:r w:rsidR="007A53D9">
        <w:t xml:space="preserve"> and </w:t>
      </w:r>
      <w:r w:rsidR="00406A35">
        <w:t xml:space="preserve">by using </w:t>
      </w:r>
      <w:proofErr w:type="spellStart"/>
      <w:r w:rsidR="007A53D9">
        <w:t>youlean’s</w:t>
      </w:r>
      <w:proofErr w:type="spellEnd"/>
      <w:r w:rsidR="007A53D9">
        <w:t xml:space="preserve"> online analysis tools</w:t>
      </w:r>
      <w:r w:rsidR="00E60989">
        <w:rPr>
          <w:rStyle w:val="FootnoteReference"/>
        </w:rPr>
        <w:footnoteReference w:id="6"/>
      </w:r>
      <w:r w:rsidR="006D764D">
        <w:t xml:space="preserve">. </w:t>
      </w:r>
      <w:r w:rsidR="007A53D9">
        <w:t>Through the analysis in these apps</w:t>
      </w:r>
      <w:r w:rsidR="006D764D">
        <w:t xml:space="preserve"> the average decibel of a given audio clip and the maximum decibel reached throughout the clip</w:t>
      </w:r>
      <w:r w:rsidR="007A53D9">
        <w:t xml:space="preserve"> w</w:t>
      </w:r>
      <w:r w:rsidR="00406A35">
        <w:t>as</w:t>
      </w:r>
      <w:r w:rsidR="007A53D9">
        <w:t xml:space="preserve"> recorded</w:t>
      </w:r>
      <w:r w:rsidR="006D764D">
        <w:t>.</w:t>
      </w:r>
      <w:r w:rsidR="007A53D9">
        <w:t xml:space="preserve"> The maximums of each call for a species were averaged and the average of each clip </w:t>
      </w:r>
      <w:r w:rsidR="007A53D9">
        <w:t xml:space="preserve">was also averaged for each species. </w:t>
      </w:r>
      <w:r w:rsidR="006D764D">
        <w:t xml:space="preserve">These averages were graphed against the average </w:t>
      </w:r>
      <w:r w:rsidR="00C3302B">
        <w:t>masses of</w:t>
      </w:r>
      <w:r w:rsidR="00B30236">
        <w:t xml:space="preserve"> each species.  </w:t>
      </w:r>
      <w:r w:rsidR="005A7458">
        <w:t>P</w:t>
      </w:r>
      <w:r w:rsidR="00C3302B">
        <w:t>earson correlation test</w:t>
      </w:r>
      <w:r w:rsidR="00B30236">
        <w:t>s</w:t>
      </w:r>
      <w:r w:rsidR="00C3302B">
        <w:t xml:space="preserve"> w</w:t>
      </w:r>
      <w:r w:rsidR="00B30236">
        <w:t xml:space="preserve">ere </w:t>
      </w:r>
      <w:r w:rsidR="00C3302B">
        <w:t xml:space="preserve">then conducted </w:t>
      </w:r>
      <w:r w:rsidR="00A938AF">
        <w:t>on these averages against the averaged mass</w:t>
      </w:r>
      <w:r w:rsidR="002361F8">
        <w:t>’</w:t>
      </w:r>
      <w:r w:rsidR="00A938AF">
        <w:t>s</w:t>
      </w:r>
      <w:r w:rsidR="005A7458">
        <w:t xml:space="preserve"> and</w:t>
      </w:r>
      <w:r w:rsidR="00406A35">
        <w:t xml:space="preserve"> another test was done on</w:t>
      </w:r>
      <w:r w:rsidR="005A7458">
        <w:t xml:space="preserve"> the estimated maximum against the average </w:t>
      </w:r>
      <w:r w:rsidR="00AA39E8">
        <w:t>mass’s</w:t>
      </w:r>
      <w:r w:rsidR="00134533">
        <w:t>, both at the 95% confidence interval</w:t>
      </w:r>
      <w:r w:rsidR="005A7458">
        <w:t>.</w:t>
      </w:r>
      <w:r w:rsidR="00DE52CB">
        <w:t xml:space="preserve"> </w:t>
      </w:r>
      <w:r w:rsidR="00D27F6A">
        <w:t>All species average adult masses were gathered from ecological archives</w:t>
      </w:r>
      <w:r w:rsidR="00D27F6A">
        <w:rPr>
          <w:rStyle w:val="FootnoteReference"/>
        </w:rPr>
        <w:footnoteReference w:id="7"/>
      </w:r>
      <w:r w:rsidR="00DE52CB">
        <w:t>All statistical testing and graphing were done using R-coding.</w:t>
      </w:r>
    </w:p>
    <w:p w14:paraId="0F240AD4" w14:textId="083B2BA8" w:rsidR="00B75AA2" w:rsidRDefault="00B75AA2" w:rsidP="006A751E">
      <w:pPr>
        <w:spacing w:line="360" w:lineRule="auto"/>
        <w:rPr>
          <w:b/>
          <w:bCs/>
          <w:sz w:val="28"/>
          <w:szCs w:val="28"/>
        </w:rPr>
      </w:pPr>
      <w:r>
        <w:rPr>
          <w:b/>
          <w:bCs/>
          <w:sz w:val="28"/>
          <w:szCs w:val="28"/>
        </w:rPr>
        <w:t>Results</w:t>
      </w:r>
    </w:p>
    <w:p w14:paraId="109C7933" w14:textId="263FBF81" w:rsidR="00D27F6A" w:rsidRDefault="00DC51BC" w:rsidP="00D27F6A">
      <w:pPr>
        <w:spacing w:line="360" w:lineRule="auto"/>
        <w:ind w:firstLine="720"/>
      </w:pPr>
      <w:r>
        <w:t xml:space="preserve">The Pearson product moment correlation between the average dB of </w:t>
      </w:r>
      <w:r w:rsidR="00503986">
        <w:t>each</w:t>
      </w:r>
      <w:r>
        <w:t xml:space="preserve"> recording and </w:t>
      </w:r>
      <w:r w:rsidR="00134533">
        <w:t>mass</w:t>
      </w:r>
      <w:r>
        <w:t xml:space="preserve"> was 0.157315. The Pearson correlation between the </w:t>
      </w:r>
      <w:r w:rsidR="00DE52CB">
        <w:t>A</w:t>
      </w:r>
      <w:r>
        <w:t xml:space="preserve">verage of the </w:t>
      </w:r>
      <w:r w:rsidR="00DE52CB">
        <w:t>A</w:t>
      </w:r>
      <w:r>
        <w:t>verage</w:t>
      </w:r>
      <w:r w:rsidR="00134533">
        <w:t xml:space="preserve"> dB per species and the </w:t>
      </w:r>
      <w:r w:rsidR="00DE52CB">
        <w:t>A</w:t>
      </w:r>
      <w:r w:rsidR="00134533">
        <w:t xml:space="preserve">verage </w:t>
      </w:r>
      <w:r w:rsidR="00DE52CB">
        <w:t>M</w:t>
      </w:r>
      <w:r w:rsidR="00134533">
        <w:t>ass</w:t>
      </w:r>
      <w:r w:rsidR="00DE52CB">
        <w:t>’s</w:t>
      </w:r>
      <w:r w:rsidR="00134533">
        <w:t xml:space="preserve"> was 0.223074. The Pearson Correlation between the </w:t>
      </w:r>
      <w:r w:rsidR="00DE52CB">
        <w:t>A</w:t>
      </w:r>
      <w:r w:rsidR="00134533">
        <w:t xml:space="preserve">verage </w:t>
      </w:r>
      <w:r w:rsidR="00DE52CB">
        <w:t>M</w:t>
      </w:r>
      <w:r w:rsidR="00134533">
        <w:t xml:space="preserve">aximums and </w:t>
      </w:r>
      <w:r w:rsidR="00DE52CB">
        <w:t>Average M</w:t>
      </w:r>
      <w:r w:rsidR="00134533">
        <w:t>ass</w:t>
      </w:r>
      <w:r w:rsidR="00DE52CB">
        <w:t>’s</w:t>
      </w:r>
      <w:r w:rsidR="00134533">
        <w:t xml:space="preserve"> was 0.2273165. Lastly, the Pearson Correlation between estimated maximums and mass was 0.5659485.</w:t>
      </w:r>
      <w:r w:rsidR="00E60989">
        <w:t xml:space="preserve"> In Figure 2D the Sperm Whale and Sei whale was added to the data set as their known maximums were</w:t>
      </w:r>
      <w:r w:rsidR="00DE52CB">
        <w:t xml:space="preserve"> </w:t>
      </w:r>
    </w:p>
    <w:p w14:paraId="4BF5B577" w14:textId="147D0C49" w:rsidR="00503986" w:rsidRPr="00DE52CB" w:rsidRDefault="00FB7DBC" w:rsidP="00D27F6A">
      <w:pPr>
        <w:spacing w:line="360" w:lineRule="auto"/>
      </w:pPr>
      <w:r w:rsidRPr="00FB7DBC">
        <w:rPr>
          <w:sz w:val="20"/>
          <w:szCs w:val="20"/>
        </w:rPr>
        <w:tab/>
      </w:r>
      <w:r w:rsidRPr="00FB7DBC">
        <w:rPr>
          <w:sz w:val="20"/>
          <w:szCs w:val="20"/>
        </w:rPr>
        <w:tab/>
      </w:r>
      <w:r w:rsidRPr="00FB7DBC">
        <w:rPr>
          <w:sz w:val="20"/>
          <w:szCs w:val="20"/>
        </w:rPr>
        <w:tab/>
      </w:r>
    </w:p>
    <w:p w14:paraId="18763751" w14:textId="1DDACE31" w:rsidR="00FB7DBC" w:rsidRPr="00AA39E8" w:rsidRDefault="00AA39E8" w:rsidP="006A751E">
      <w:pPr>
        <w:spacing w:line="360" w:lineRule="auto"/>
        <w:rPr>
          <w:sz w:val="20"/>
          <w:szCs w:val="20"/>
        </w:rPr>
      </w:pPr>
      <w:r>
        <w:lastRenderedPageBreak/>
        <w:tab/>
      </w:r>
      <w:r>
        <w:rPr>
          <w:sz w:val="20"/>
          <w:szCs w:val="20"/>
        </w:rPr>
        <w:t>Figure 2A</w:t>
      </w:r>
    </w:p>
    <w:p w14:paraId="106F7375" w14:textId="4719AA2B" w:rsidR="00FB7DBC" w:rsidRPr="00FB7DBC" w:rsidRDefault="00FB7DBC" w:rsidP="006A751E">
      <w:pPr>
        <w:spacing w:line="360" w:lineRule="auto"/>
        <w:rPr>
          <w:sz w:val="20"/>
          <w:szCs w:val="20"/>
        </w:rPr>
        <w:sectPr w:rsidR="00FB7DBC" w:rsidRPr="00FB7DBC" w:rsidSect="00A26D7A">
          <w:type w:val="continuous"/>
          <w:pgSz w:w="12240" w:h="15840"/>
          <w:pgMar w:top="1440" w:right="1440" w:bottom="1440" w:left="1440" w:header="720" w:footer="720" w:gutter="0"/>
          <w:cols w:num="2" w:space="720"/>
          <w:docGrid w:linePitch="360"/>
        </w:sectPr>
      </w:pPr>
      <w:r w:rsidRPr="00FB7DBC">
        <w:rPr>
          <w:sz w:val="20"/>
          <w:szCs w:val="20"/>
        </w:rPr>
        <w:t>Figure 2B</w:t>
      </w:r>
    </w:p>
    <w:p w14:paraId="529C2CB2" w14:textId="10634EC5" w:rsidR="00B75AA2" w:rsidRPr="00B75AA2" w:rsidRDefault="00B75AA2" w:rsidP="006A751E">
      <w:pPr>
        <w:spacing w:line="360" w:lineRule="auto"/>
      </w:pPr>
      <w:r>
        <w:rPr>
          <w:noProof/>
        </w:rPr>
        <w:drawing>
          <wp:inline distT="0" distB="0" distL="0" distR="0" wp14:anchorId="24299383" wp14:editId="4C1551D8">
            <wp:extent cx="2926080" cy="274320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Average dB.pdf"/>
                    <pic:cNvPicPr/>
                  </pic:nvPicPr>
                  <pic:blipFill rotWithShape="1">
                    <a:blip r:embed="rId8">
                      <a:extLst>
                        <a:ext uri="{28A0092B-C50C-407E-A947-70E740481C1C}">
                          <a14:useLocalDpi xmlns:a14="http://schemas.microsoft.com/office/drawing/2010/main" val="0"/>
                        </a:ext>
                      </a:extLst>
                    </a:blip>
                    <a:srcRect l="353" t="11116" r="3984" b="2970"/>
                    <a:stretch/>
                  </pic:blipFill>
                  <pic:spPr bwMode="auto">
                    <a:xfrm>
                      <a:off x="0" y="0"/>
                      <a:ext cx="2926080" cy="2743200"/>
                    </a:xfrm>
                    <a:prstGeom prst="rect">
                      <a:avLst/>
                    </a:prstGeom>
                    <a:ln>
                      <a:noFill/>
                    </a:ln>
                    <a:extLst>
                      <a:ext uri="{53640926-AAD7-44D8-BBD7-CCE9431645EC}">
                        <a14:shadowObscured xmlns:a14="http://schemas.microsoft.com/office/drawing/2010/main"/>
                      </a:ext>
                    </a:extLst>
                  </pic:spPr>
                </pic:pic>
              </a:graphicData>
            </a:graphic>
          </wp:inline>
        </w:drawing>
      </w:r>
      <w:r w:rsidR="00FB7DBC">
        <w:rPr>
          <w:noProof/>
        </w:rPr>
        <w:drawing>
          <wp:inline distT="0" distB="0" distL="0" distR="0" wp14:anchorId="26134C19" wp14:editId="189C222B">
            <wp:extent cx="2926080" cy="2743200"/>
            <wp:effectExtent l="0" t="0" r="0" b="0"/>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Average Of Average dB.pdf"/>
                    <pic:cNvPicPr/>
                  </pic:nvPicPr>
                  <pic:blipFill rotWithShape="1">
                    <a:blip r:embed="rId9">
                      <a:extLst>
                        <a:ext uri="{28A0092B-C50C-407E-A947-70E740481C1C}">
                          <a14:useLocalDpi xmlns:a14="http://schemas.microsoft.com/office/drawing/2010/main" val="0"/>
                        </a:ext>
                      </a:extLst>
                    </a:blip>
                    <a:srcRect l="-1" t="11051" r="2797" b="2516"/>
                    <a:stretch/>
                  </pic:blipFill>
                  <pic:spPr bwMode="auto">
                    <a:xfrm>
                      <a:off x="0" y="0"/>
                      <a:ext cx="2926080" cy="2743200"/>
                    </a:xfrm>
                    <a:prstGeom prst="rect">
                      <a:avLst/>
                    </a:prstGeom>
                    <a:ln>
                      <a:noFill/>
                    </a:ln>
                    <a:extLst>
                      <a:ext uri="{53640926-AAD7-44D8-BBD7-CCE9431645EC}">
                        <a14:shadowObscured xmlns:a14="http://schemas.microsoft.com/office/drawing/2010/main"/>
                      </a:ext>
                    </a:extLst>
                  </pic:spPr>
                </pic:pic>
              </a:graphicData>
            </a:graphic>
          </wp:inline>
        </w:drawing>
      </w:r>
    </w:p>
    <w:p w14:paraId="276F5F04" w14:textId="1B9B86E9" w:rsidR="00B75AA2" w:rsidRDefault="00FB7DBC" w:rsidP="006A751E">
      <w:pPr>
        <w:spacing w:line="360" w:lineRule="auto"/>
      </w:pPr>
      <w:r>
        <w:tab/>
      </w:r>
      <w:r w:rsidRPr="00FB7DBC">
        <w:rPr>
          <w:sz w:val="20"/>
          <w:szCs w:val="20"/>
        </w:rPr>
        <w:t>Figure 2C</w:t>
      </w:r>
      <w:r>
        <w:tab/>
      </w:r>
      <w:r>
        <w:tab/>
      </w:r>
      <w:r>
        <w:tab/>
      </w:r>
      <w:r>
        <w:tab/>
      </w:r>
      <w:r>
        <w:tab/>
      </w:r>
      <w:r w:rsidRPr="00FB7DBC">
        <w:rPr>
          <w:sz w:val="20"/>
          <w:szCs w:val="20"/>
        </w:rPr>
        <w:t>Figure 2D</w:t>
      </w:r>
    </w:p>
    <w:p w14:paraId="7D59BBA8" w14:textId="5DC19267" w:rsidR="00B75AA2" w:rsidRDefault="00FB7DBC" w:rsidP="006A751E">
      <w:pPr>
        <w:spacing w:line="360" w:lineRule="auto"/>
        <w:rPr>
          <w:b/>
          <w:bCs/>
        </w:rPr>
      </w:pPr>
      <w:r>
        <w:rPr>
          <w:noProof/>
        </w:rPr>
        <w:drawing>
          <wp:inline distT="0" distB="0" distL="0" distR="0" wp14:anchorId="489FCD75" wp14:editId="3FE2E05B">
            <wp:extent cx="2926080" cy="2743200"/>
            <wp:effectExtent l="0" t="0" r="0" b="0"/>
            <wp:docPr id="18" name="Pictur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Average Maximum Graph.pdf"/>
                    <pic:cNvPicPr/>
                  </pic:nvPicPr>
                  <pic:blipFill rotWithShape="1">
                    <a:blip r:embed="rId10">
                      <a:extLst>
                        <a:ext uri="{28A0092B-C50C-407E-A947-70E740481C1C}">
                          <a14:useLocalDpi xmlns:a14="http://schemas.microsoft.com/office/drawing/2010/main" val="0"/>
                        </a:ext>
                      </a:extLst>
                    </a:blip>
                    <a:srcRect t="11355" r="4872" b="2582"/>
                    <a:stretch/>
                  </pic:blipFill>
                  <pic:spPr bwMode="auto">
                    <a:xfrm>
                      <a:off x="0" y="0"/>
                      <a:ext cx="2926080" cy="2743200"/>
                    </a:xfrm>
                    <a:prstGeom prst="rect">
                      <a:avLst/>
                    </a:prstGeom>
                    <a:ln>
                      <a:noFill/>
                    </a:ln>
                    <a:extLst>
                      <a:ext uri="{53640926-AAD7-44D8-BBD7-CCE9431645EC}">
                        <a14:shadowObscured xmlns:a14="http://schemas.microsoft.com/office/drawing/2010/main"/>
                      </a:ext>
                    </a:extLst>
                  </pic:spPr>
                </pic:pic>
              </a:graphicData>
            </a:graphic>
          </wp:inline>
        </w:drawing>
      </w:r>
      <w:r w:rsidR="00B27E94">
        <w:rPr>
          <w:noProof/>
        </w:rPr>
        <w:drawing>
          <wp:inline distT="0" distB="0" distL="0" distR="0" wp14:anchorId="661A5474" wp14:editId="2A003D81">
            <wp:extent cx="2925909" cy="2743200"/>
            <wp:effectExtent l="0" t="0" r="0" b="0"/>
            <wp:docPr id="19"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 name="Estimated Maximum Graph.pdf"/>
                    <pic:cNvPicPr/>
                  </pic:nvPicPr>
                  <pic:blipFill rotWithShape="1">
                    <a:blip r:embed="rId11">
                      <a:extLst>
                        <a:ext uri="{28A0092B-C50C-407E-A947-70E740481C1C}">
                          <a14:useLocalDpi xmlns:a14="http://schemas.microsoft.com/office/drawing/2010/main" val="0"/>
                        </a:ext>
                      </a:extLst>
                    </a:blip>
                    <a:srcRect t="9847" r="3838" b="3660"/>
                    <a:stretch/>
                  </pic:blipFill>
                  <pic:spPr bwMode="auto">
                    <a:xfrm>
                      <a:off x="0" y="0"/>
                      <a:ext cx="2925909" cy="2743200"/>
                    </a:xfrm>
                    <a:prstGeom prst="rect">
                      <a:avLst/>
                    </a:prstGeom>
                    <a:ln>
                      <a:noFill/>
                    </a:ln>
                    <a:extLst>
                      <a:ext uri="{53640926-AAD7-44D8-BBD7-CCE9431645EC}">
                        <a14:shadowObscured xmlns:a14="http://schemas.microsoft.com/office/drawing/2010/main"/>
                      </a:ext>
                    </a:extLst>
                  </pic:spPr>
                </pic:pic>
              </a:graphicData>
            </a:graphic>
          </wp:inline>
        </w:drawing>
      </w:r>
    </w:p>
    <w:p w14:paraId="7E63B935" w14:textId="7B6144D4" w:rsidR="001921E8" w:rsidRPr="00FB7DBC" w:rsidRDefault="00FB7DBC" w:rsidP="006A751E">
      <w:pPr>
        <w:spacing w:line="360" w:lineRule="auto"/>
        <w:rPr>
          <w:sz w:val="18"/>
          <w:szCs w:val="18"/>
        </w:rPr>
      </w:pPr>
      <w:r w:rsidRPr="00FB7DBC">
        <w:rPr>
          <w:sz w:val="18"/>
          <w:szCs w:val="18"/>
        </w:rPr>
        <w:t>Figure 2</w:t>
      </w:r>
      <w:r w:rsidR="00B27E94">
        <w:rPr>
          <w:sz w:val="18"/>
          <w:szCs w:val="18"/>
        </w:rPr>
        <w:t xml:space="preserve">A </w:t>
      </w:r>
      <w:r w:rsidRPr="00FB7DBC">
        <w:rPr>
          <w:sz w:val="18"/>
          <w:szCs w:val="18"/>
        </w:rPr>
        <w:t xml:space="preserve">shows the </w:t>
      </w:r>
      <w:r>
        <w:rPr>
          <w:sz w:val="18"/>
          <w:szCs w:val="18"/>
        </w:rPr>
        <w:t xml:space="preserve">results from the sound analysis with the average intensity in </w:t>
      </w:r>
      <w:r w:rsidR="00B27E94">
        <w:rPr>
          <w:sz w:val="18"/>
          <w:szCs w:val="18"/>
        </w:rPr>
        <w:t>decibels</w:t>
      </w:r>
      <w:r>
        <w:rPr>
          <w:sz w:val="18"/>
          <w:szCs w:val="18"/>
        </w:rPr>
        <w:t xml:space="preserve"> </w:t>
      </w:r>
      <w:r w:rsidR="00B27E94">
        <w:rPr>
          <w:sz w:val="18"/>
          <w:szCs w:val="18"/>
        </w:rPr>
        <w:t xml:space="preserve">for every sound analyzed against the average masses of each species. Figure 2B shows the average of the average sounds for each species graphed against the average mass of the species. Figure 2C shows the Average of the Maximum sounds analyzed for each species graphed against their average masses. Lastly Figure 2D is the </w:t>
      </w:r>
      <w:r w:rsidR="001F3682">
        <w:rPr>
          <w:sz w:val="18"/>
          <w:szCs w:val="18"/>
        </w:rPr>
        <w:t>Estimated Maximum Intensity Sounds possible to be produced against their Average Masses</w:t>
      </w:r>
      <w:r w:rsidR="00796777">
        <w:rPr>
          <w:rStyle w:val="FootnoteReference"/>
          <w:sz w:val="18"/>
          <w:szCs w:val="18"/>
        </w:rPr>
        <w:footnoteReference w:id="8"/>
      </w:r>
      <w:r w:rsidR="001F3682">
        <w:rPr>
          <w:sz w:val="18"/>
          <w:szCs w:val="18"/>
        </w:rPr>
        <w:t xml:space="preserve">. </w:t>
      </w:r>
    </w:p>
    <w:p w14:paraId="6EA95C1C" w14:textId="09BC6AFC" w:rsidR="001921E8" w:rsidRDefault="001921E8" w:rsidP="006A751E">
      <w:pPr>
        <w:spacing w:line="360" w:lineRule="auto"/>
        <w:rPr>
          <w:b/>
          <w:bCs/>
        </w:rPr>
      </w:pPr>
    </w:p>
    <w:p w14:paraId="25B63B83" w14:textId="77777777" w:rsidR="00AA39E8" w:rsidRDefault="00AA39E8" w:rsidP="006A751E">
      <w:pPr>
        <w:spacing w:line="360" w:lineRule="auto"/>
        <w:sectPr w:rsidR="00AA39E8" w:rsidSect="00503986">
          <w:type w:val="continuous"/>
          <w:pgSz w:w="12240" w:h="15840"/>
          <w:pgMar w:top="1440" w:right="1440" w:bottom="1440" w:left="1440" w:header="720" w:footer="720" w:gutter="0"/>
          <w:cols w:space="720"/>
          <w:docGrid w:linePitch="360"/>
        </w:sectPr>
      </w:pPr>
    </w:p>
    <w:p w14:paraId="721B1D87" w14:textId="12175F78" w:rsidR="00503986" w:rsidRDefault="00AA39E8" w:rsidP="006A751E">
      <w:pPr>
        <w:spacing w:line="360" w:lineRule="auto"/>
        <w:sectPr w:rsidR="00503986" w:rsidSect="00AA39E8">
          <w:type w:val="continuous"/>
          <w:pgSz w:w="12240" w:h="15840"/>
          <w:pgMar w:top="1440" w:right="1440" w:bottom="1440" w:left="1440" w:header="720" w:footer="720" w:gutter="0"/>
          <w:cols w:num="2" w:space="720"/>
          <w:docGrid w:linePitch="360"/>
        </w:sectPr>
      </w:pPr>
      <w:r>
        <w:t>available but sound clips with proper analysis was not possible</w:t>
      </w:r>
      <w:r>
        <w:rPr>
          <w:rStyle w:val="FootnoteReference"/>
        </w:rPr>
        <w:footnoteReference w:id="9"/>
      </w:r>
      <w:r>
        <w:t>.</w:t>
      </w:r>
    </w:p>
    <w:p w14:paraId="70EF453A" w14:textId="77777777" w:rsidR="00AA39E8" w:rsidRDefault="00AA39E8" w:rsidP="006A751E">
      <w:pPr>
        <w:spacing w:line="360" w:lineRule="auto"/>
        <w:rPr>
          <w:b/>
          <w:bCs/>
          <w:sz w:val="28"/>
          <w:szCs w:val="28"/>
        </w:rPr>
        <w:sectPr w:rsidR="00AA39E8" w:rsidSect="00A26D7A">
          <w:type w:val="continuous"/>
          <w:pgSz w:w="12240" w:h="15840"/>
          <w:pgMar w:top="1440" w:right="1440" w:bottom="1440" w:left="1440" w:header="720" w:footer="720" w:gutter="0"/>
          <w:cols w:num="2" w:space="720"/>
          <w:docGrid w:linePitch="360"/>
        </w:sectPr>
      </w:pPr>
    </w:p>
    <w:p w14:paraId="5CD08F4A" w14:textId="5B15DDEA" w:rsidR="00B75AA2" w:rsidRDefault="00EC6010" w:rsidP="006A751E">
      <w:pPr>
        <w:spacing w:line="360" w:lineRule="auto"/>
        <w:rPr>
          <w:b/>
          <w:bCs/>
          <w:sz w:val="28"/>
          <w:szCs w:val="28"/>
        </w:rPr>
      </w:pPr>
      <w:r>
        <w:rPr>
          <w:b/>
          <w:bCs/>
          <w:sz w:val="28"/>
          <w:szCs w:val="28"/>
        </w:rPr>
        <w:t>Discussion</w:t>
      </w:r>
    </w:p>
    <w:p w14:paraId="3C2B2F25" w14:textId="17039761" w:rsidR="008B5171" w:rsidRDefault="00EC6010" w:rsidP="00A42D7D">
      <w:pPr>
        <w:spacing w:line="360" w:lineRule="auto"/>
        <w:ind w:firstLine="720"/>
      </w:pPr>
      <w:r>
        <w:t xml:space="preserve">Based on the correlations calculated there is definitely a connection between a </w:t>
      </w:r>
      <w:r w:rsidR="00796777">
        <w:t xml:space="preserve">cetacean </w:t>
      </w:r>
      <w:r>
        <w:t xml:space="preserve">species increase in mass and its ability to produce </w:t>
      </w:r>
      <w:r w:rsidR="00E34053">
        <w:t>more</w:t>
      </w:r>
      <w:r>
        <w:t xml:space="preserve"> intense sounds. </w:t>
      </w:r>
      <w:r w:rsidR="00F926E6">
        <w:t xml:space="preserve">In terms of the mechanism behind this, one possible explanation is that the larger the animal the larger the vocal producing muscles </w:t>
      </w:r>
      <w:r w:rsidR="002361F8">
        <w:t>which allow for more intense sounds to be produced</w:t>
      </w:r>
      <w:r w:rsidR="00F926E6">
        <w:t>. However</w:t>
      </w:r>
      <w:r w:rsidR="00787EA1">
        <w:t>,</w:t>
      </w:r>
      <w:r w:rsidR="00F926E6">
        <w:t xml:space="preserve"> the loudest maximum sound</w:t>
      </w:r>
      <w:r w:rsidR="008B5171">
        <w:t xml:space="preserve"> in the data</w:t>
      </w:r>
      <w:r w:rsidR="00F926E6">
        <w:t xml:space="preserve"> and the </w:t>
      </w:r>
      <w:r w:rsidR="00787EA1">
        <w:t>loudest</w:t>
      </w:r>
      <w:r w:rsidR="00F926E6">
        <w:t xml:space="preserve"> animal on earth is the sperm whale and </w:t>
      </w:r>
      <w:r w:rsidR="008B5171">
        <w:t xml:space="preserve">it </w:t>
      </w:r>
      <w:r w:rsidR="00F926E6">
        <w:t>is in a completely different family of whales from the other heavier baleen whales. The calls</w:t>
      </w:r>
      <w:r w:rsidR="00A42D7D">
        <w:t xml:space="preserve"> sperm whales use</w:t>
      </w:r>
      <w:r w:rsidR="00F926E6">
        <w:t xml:space="preserve"> </w:t>
      </w:r>
      <w:r w:rsidR="00A42D7D">
        <w:t>is</w:t>
      </w:r>
      <w:r w:rsidR="00F926E6">
        <w:t xml:space="preserve"> also very different not just in terms of intensity but </w:t>
      </w:r>
      <w:r w:rsidR="00787EA1">
        <w:t xml:space="preserve">in the </w:t>
      </w:r>
      <w:r w:rsidR="00A42D7D">
        <w:t xml:space="preserve">terms of the </w:t>
      </w:r>
      <w:r w:rsidR="00787EA1">
        <w:t>actual</w:t>
      </w:r>
      <w:r w:rsidR="008B5171">
        <w:t xml:space="preserve"> ty</w:t>
      </w:r>
      <w:r w:rsidR="00A42D7D">
        <w:t>p</w:t>
      </w:r>
      <w:r w:rsidR="008B5171">
        <w:t>e of call and how it is made</w:t>
      </w:r>
      <w:r w:rsidR="00A42D7D">
        <w:rPr>
          <w:rStyle w:val="FootnoteReference"/>
        </w:rPr>
        <w:footnoteReference w:id="10"/>
      </w:r>
      <w:r w:rsidR="00787EA1">
        <w:t xml:space="preserve">. </w:t>
      </w:r>
    </w:p>
    <w:p w14:paraId="673C3D41" w14:textId="4BD8908A" w:rsidR="00A42D7D" w:rsidRDefault="008B5171" w:rsidP="00A42D7D">
      <w:pPr>
        <w:spacing w:line="360" w:lineRule="auto"/>
        <w:ind w:firstLine="720"/>
      </w:pPr>
      <w:r>
        <w:t xml:space="preserve">Sperm whales use a complicated system of naval cavities and air sacs to push air through a lip like structure to create incredibly intense clicking sounds that </w:t>
      </w:r>
      <w:r>
        <w:t>travel hundreds of miles</w:t>
      </w:r>
      <w:r>
        <w:rPr>
          <w:rStyle w:val="FootnoteReference"/>
        </w:rPr>
        <w:footnoteReference w:id="11"/>
      </w:r>
      <w:r>
        <w:t>. This is very different to the calls in the other larger baleen whales, who use a larynx, laryngeal air sacs, and vocal cords for their sound production</w:t>
      </w:r>
      <w:r w:rsidR="00A42D7D">
        <w:rPr>
          <w:rStyle w:val="FootnoteReference"/>
        </w:rPr>
        <w:footnoteReference w:id="12"/>
      </w:r>
      <w:r w:rsidR="00A42D7D">
        <w:t>.</w:t>
      </w:r>
      <w:r w:rsidR="002361F8">
        <w:t xml:space="preserve"> A majority of </w:t>
      </w:r>
      <w:r w:rsidR="00787EA1">
        <w:t>the most intense calls between the whales are communicatory calls used in courting and mating and are made up of several very loud whistles and moans.</w:t>
      </w:r>
      <w:r w:rsidR="00A42D7D">
        <w:t xml:space="preserve"> In many species the louder and more complicated the mating song is the more likely they are to mate, making sexual selection a possible explanation as to why these intense sounds show up so often. However, yet again</w:t>
      </w:r>
      <w:r w:rsidR="00D27F6A">
        <w:t xml:space="preserve"> </w:t>
      </w:r>
      <w:r w:rsidR="00A42D7D">
        <w:t>there is a large difference</w:t>
      </w:r>
      <w:r w:rsidR="002361F8">
        <w:t xml:space="preserve"> found in sperm whales</w:t>
      </w:r>
      <w:r w:rsidR="00A42D7D">
        <w:t>. T</w:t>
      </w:r>
      <w:r w:rsidR="00787EA1">
        <w:t xml:space="preserve">he sperm whale </w:t>
      </w:r>
      <w:r w:rsidR="00A42D7D">
        <w:t xml:space="preserve">uses a </w:t>
      </w:r>
      <w:r w:rsidR="00787EA1">
        <w:t>series of very low or very high frequency sounds that are</w:t>
      </w:r>
      <w:r w:rsidR="00A42D7D">
        <w:t xml:space="preserve"> very intense and thought to be used for both echolocation and communication</w:t>
      </w:r>
      <w:r w:rsidR="00657ACB">
        <w:t xml:space="preserve">. </w:t>
      </w:r>
      <w:r w:rsidR="008B7B5A">
        <w:t>Either way these intense sounds are showing up consistently in heavier cetaceans</w:t>
      </w:r>
      <w:r w:rsidR="002361F8">
        <w:t xml:space="preserve"> no matter </w:t>
      </w:r>
      <w:r w:rsidR="002361F8">
        <w:lastRenderedPageBreak/>
        <w:t>the mechanism of production or purpose of the sound</w:t>
      </w:r>
      <w:r w:rsidR="008B7B5A">
        <w:t>.</w:t>
      </w:r>
    </w:p>
    <w:p w14:paraId="509C0C3C" w14:textId="3E01AB33" w:rsidR="00EC6010" w:rsidRPr="00EC6010" w:rsidRDefault="00D22D2E" w:rsidP="008B7B5A">
      <w:pPr>
        <w:spacing w:line="360" w:lineRule="auto"/>
        <w:ind w:firstLine="720"/>
      </w:pPr>
      <w:r>
        <w:t>In terms of explanations as to why these intense sounds show up time and time again in increasingly large creatures several possible theories</w:t>
      </w:r>
      <w:r w:rsidR="009F3013">
        <w:t xml:space="preserve"> </w:t>
      </w:r>
      <w:r w:rsidR="008B7B5A">
        <w:t>exist</w:t>
      </w:r>
      <w:r>
        <w:t>.</w:t>
      </w:r>
      <w:r w:rsidR="009F3013">
        <w:t xml:space="preserve"> Firstly, sound travels faster </w:t>
      </w:r>
      <w:r w:rsidR="002361F8">
        <w:t xml:space="preserve">and further </w:t>
      </w:r>
      <w:r w:rsidR="009F3013">
        <w:t>in ocean water</w:t>
      </w:r>
      <w:r>
        <w:t xml:space="preserve">, light </w:t>
      </w:r>
      <w:r w:rsidR="008B7B5A">
        <w:t>is also far</w:t>
      </w:r>
      <w:r>
        <w:t xml:space="preserve"> less useful due to its limited penetration</w:t>
      </w:r>
      <w:r w:rsidR="008B7B5A">
        <w:t xml:space="preserve"> in water making</w:t>
      </w:r>
      <w:r w:rsidR="00E34053">
        <w:t xml:space="preserve"> sound </w:t>
      </w:r>
      <w:r w:rsidR="008B7B5A">
        <w:t>even more</w:t>
      </w:r>
      <w:r w:rsidR="00E34053">
        <w:t xml:space="preserve"> </w:t>
      </w:r>
      <w:r>
        <w:t>valuable</w:t>
      </w:r>
      <w:r w:rsidR="00E34053">
        <w:t xml:space="preserve"> for long distance communication </w:t>
      </w:r>
      <w:r>
        <w:t>and echolocation.</w:t>
      </w:r>
      <w:r w:rsidR="00BF35E0">
        <w:t xml:space="preserve"> Many of these cetacean</w:t>
      </w:r>
      <w:r w:rsidR="008B7B5A">
        <w:t xml:space="preserve"> species</w:t>
      </w:r>
      <w:r w:rsidR="00BF35E0">
        <w:t xml:space="preserve"> live in pods and travel both long distances each year</w:t>
      </w:r>
      <w:r w:rsidR="008B7B5A">
        <w:t xml:space="preserve"> for food sources or for mating</w:t>
      </w:r>
      <w:r w:rsidR="00BF35E0">
        <w:t xml:space="preserve">. Being able to communicate across these </w:t>
      </w:r>
      <w:r w:rsidR="00796777">
        <w:t>distances</w:t>
      </w:r>
      <w:r w:rsidR="00BF35E0">
        <w:t xml:space="preserve"> </w:t>
      </w:r>
      <w:r w:rsidR="008B7B5A">
        <w:t xml:space="preserve">and attract mates between pods is necessary </w:t>
      </w:r>
      <w:r w:rsidR="004869DB">
        <w:t>for some and can be seen as advantageous for these types of groups</w:t>
      </w:r>
      <w:r w:rsidR="008B7B5A">
        <w:t>.</w:t>
      </w:r>
      <w:r w:rsidR="004869DB">
        <w:t xml:space="preserve"> Th</w:t>
      </w:r>
      <w:r w:rsidR="002361F8">
        <w:t>is explanation along with the sexual selection for them and the increasing size of the vocal cords</w:t>
      </w:r>
      <w:r w:rsidR="004869DB">
        <w:t xml:space="preserve"> are</w:t>
      </w:r>
      <w:r w:rsidR="002361F8">
        <w:t xml:space="preserve"> just</w:t>
      </w:r>
      <w:r w:rsidR="004869DB">
        <w:t xml:space="preserve"> some explanations and it is likely to be a combination of all of them to differing degrees</w:t>
      </w:r>
      <w:r w:rsidR="002361F8">
        <w:t>.</w:t>
      </w:r>
    </w:p>
    <w:p w14:paraId="12B57712" w14:textId="66AA7006" w:rsidR="008B7B5A" w:rsidRDefault="008B7B5A" w:rsidP="008B7B5A">
      <w:pPr>
        <w:spacing w:line="360" w:lineRule="auto"/>
        <w:ind w:firstLine="720"/>
      </w:pPr>
      <w:r>
        <w:t>T</w:t>
      </w:r>
      <w:r w:rsidR="002361F8">
        <w:t>he only conclusion that can be drawn is that</w:t>
      </w:r>
      <w:r>
        <w:t xml:space="preserve"> intense sound production has showed up several times, being produced in different ways, while still being shown to be connected to mass</w:t>
      </w:r>
      <w:r w:rsidR="006641F7">
        <w:t xml:space="preserve">. And I believe this </w:t>
      </w:r>
      <w:r>
        <w:t xml:space="preserve">backs up the hypothesis that mass and sound </w:t>
      </w:r>
      <w:r>
        <w:t>production is connected</w:t>
      </w:r>
      <w:r w:rsidR="006641F7">
        <w:t xml:space="preserve"> across </w:t>
      </w:r>
      <w:r>
        <w:t>cetacean</w:t>
      </w:r>
      <w:r w:rsidR="006641F7">
        <w:t xml:space="preserve"> families</w:t>
      </w:r>
      <w:r>
        <w:t>.</w:t>
      </w:r>
    </w:p>
    <w:p w14:paraId="0C40D133" w14:textId="77777777" w:rsidR="00B75AA2" w:rsidRDefault="00B75AA2" w:rsidP="006A751E">
      <w:pPr>
        <w:spacing w:line="360" w:lineRule="auto"/>
      </w:pPr>
    </w:p>
    <w:p w14:paraId="5F72A05E" w14:textId="77777777" w:rsidR="00B75AA2" w:rsidRDefault="00B75AA2" w:rsidP="006A751E">
      <w:pPr>
        <w:spacing w:line="360" w:lineRule="auto"/>
      </w:pPr>
    </w:p>
    <w:p w14:paraId="69215A34" w14:textId="77777777" w:rsidR="00B75AA2" w:rsidRDefault="00B75AA2" w:rsidP="006A751E">
      <w:pPr>
        <w:spacing w:line="360" w:lineRule="auto"/>
      </w:pPr>
    </w:p>
    <w:p w14:paraId="556815A9" w14:textId="77777777" w:rsidR="00B75AA2" w:rsidRDefault="00B75AA2" w:rsidP="006A751E">
      <w:pPr>
        <w:spacing w:line="360" w:lineRule="auto"/>
      </w:pPr>
    </w:p>
    <w:p w14:paraId="36796756" w14:textId="77777777" w:rsidR="00B75AA2" w:rsidRDefault="00B75AA2" w:rsidP="006A751E">
      <w:pPr>
        <w:spacing w:line="360" w:lineRule="auto"/>
      </w:pPr>
    </w:p>
    <w:p w14:paraId="04982205" w14:textId="77777777" w:rsidR="00B75AA2" w:rsidRDefault="00B75AA2" w:rsidP="006A751E">
      <w:pPr>
        <w:spacing w:line="360" w:lineRule="auto"/>
      </w:pPr>
    </w:p>
    <w:p w14:paraId="3A00D7C1" w14:textId="77777777" w:rsidR="00B75AA2" w:rsidRDefault="00B75AA2" w:rsidP="006A751E">
      <w:pPr>
        <w:spacing w:line="360" w:lineRule="auto"/>
      </w:pPr>
    </w:p>
    <w:p w14:paraId="3C78FF69" w14:textId="77777777" w:rsidR="00B75AA2" w:rsidRDefault="00B75AA2" w:rsidP="006A751E">
      <w:pPr>
        <w:spacing w:line="360" w:lineRule="auto"/>
      </w:pPr>
    </w:p>
    <w:p w14:paraId="43DEC2BE" w14:textId="77777777" w:rsidR="00B75AA2" w:rsidRDefault="00B75AA2" w:rsidP="006A751E">
      <w:pPr>
        <w:spacing w:line="360" w:lineRule="auto"/>
      </w:pPr>
    </w:p>
    <w:p w14:paraId="1A2398F3" w14:textId="77777777" w:rsidR="00B75AA2" w:rsidRDefault="00B75AA2" w:rsidP="006A751E">
      <w:pPr>
        <w:spacing w:line="360" w:lineRule="auto"/>
      </w:pPr>
    </w:p>
    <w:p w14:paraId="7C9BF1B8" w14:textId="77777777" w:rsidR="00B75AA2" w:rsidRDefault="00B75AA2" w:rsidP="006A751E">
      <w:pPr>
        <w:spacing w:line="360" w:lineRule="auto"/>
      </w:pPr>
    </w:p>
    <w:p w14:paraId="45C75500" w14:textId="77777777" w:rsidR="00B75AA2" w:rsidRDefault="00B75AA2" w:rsidP="006A751E">
      <w:pPr>
        <w:spacing w:line="360" w:lineRule="auto"/>
      </w:pPr>
    </w:p>
    <w:p w14:paraId="33BB4E03" w14:textId="77777777" w:rsidR="00B75AA2" w:rsidRDefault="00B75AA2" w:rsidP="006A751E">
      <w:pPr>
        <w:spacing w:line="360" w:lineRule="auto"/>
      </w:pPr>
    </w:p>
    <w:p w14:paraId="01B9AD37" w14:textId="77777777" w:rsidR="00B75AA2" w:rsidRDefault="00B75AA2" w:rsidP="006A751E">
      <w:pPr>
        <w:spacing w:line="360" w:lineRule="auto"/>
      </w:pPr>
    </w:p>
    <w:p w14:paraId="0D91F83F" w14:textId="77777777" w:rsidR="00B75AA2" w:rsidRDefault="00B75AA2" w:rsidP="006A751E">
      <w:pPr>
        <w:spacing w:line="360" w:lineRule="auto"/>
      </w:pPr>
    </w:p>
    <w:p w14:paraId="2E9C142F" w14:textId="77777777" w:rsidR="00B75AA2" w:rsidRDefault="00B75AA2" w:rsidP="006A751E">
      <w:pPr>
        <w:spacing w:line="360" w:lineRule="auto"/>
      </w:pPr>
    </w:p>
    <w:p w14:paraId="221EC6E0" w14:textId="77777777" w:rsidR="00B75AA2" w:rsidRDefault="00B75AA2" w:rsidP="006A751E">
      <w:pPr>
        <w:spacing w:line="360" w:lineRule="auto"/>
      </w:pPr>
    </w:p>
    <w:p w14:paraId="17C18BF8" w14:textId="77777777" w:rsidR="00B75AA2" w:rsidRDefault="00B75AA2" w:rsidP="006A751E">
      <w:pPr>
        <w:spacing w:line="360" w:lineRule="auto"/>
      </w:pPr>
    </w:p>
    <w:p w14:paraId="2657B409" w14:textId="77777777" w:rsidR="00B75AA2" w:rsidRDefault="00B75AA2" w:rsidP="006A751E">
      <w:pPr>
        <w:spacing w:line="360" w:lineRule="auto"/>
      </w:pPr>
    </w:p>
    <w:p w14:paraId="2EE57D5E" w14:textId="77777777" w:rsidR="00B75AA2" w:rsidRDefault="00B75AA2" w:rsidP="006A751E">
      <w:pPr>
        <w:spacing w:line="360" w:lineRule="auto"/>
      </w:pPr>
    </w:p>
    <w:p w14:paraId="72221F4B" w14:textId="77777777" w:rsidR="00B75AA2" w:rsidRDefault="00B75AA2" w:rsidP="006A751E">
      <w:pPr>
        <w:spacing w:line="360" w:lineRule="auto"/>
      </w:pPr>
    </w:p>
    <w:p w14:paraId="6B6B2746" w14:textId="27E1441E" w:rsidR="002D5F07" w:rsidRDefault="002D5F07" w:rsidP="001C549E">
      <w:pPr>
        <w:spacing w:line="360" w:lineRule="auto"/>
      </w:pPr>
      <w:r>
        <w:t xml:space="preserve"> </w:t>
      </w:r>
    </w:p>
    <w:p w14:paraId="77255BA8" w14:textId="76CD5F47" w:rsidR="004E2E46" w:rsidRDefault="004E2E46" w:rsidP="006A751E">
      <w:pPr>
        <w:spacing w:line="360" w:lineRule="auto"/>
      </w:pPr>
      <w:r>
        <w:br w:type="page"/>
      </w:r>
    </w:p>
    <w:p w14:paraId="6A89E226" w14:textId="77777777" w:rsidR="00D27F6A" w:rsidRPr="00D27F6A" w:rsidRDefault="00C95EED" w:rsidP="00D27F6A">
      <w:pPr>
        <w:pStyle w:val="Bibliography"/>
        <w:rPr>
          <w:rFonts w:ascii="Calibri"/>
        </w:rPr>
      </w:pPr>
      <w:r>
        <w:lastRenderedPageBreak/>
        <w:fldChar w:fldCharType="begin"/>
      </w:r>
      <w:r>
        <w:instrText xml:space="preserve"> ADDIN ZOTERO_BIBL {"uncited":[],"omitted":[],"custom":[]} CSL_BIBLIOGRAPHY </w:instrText>
      </w:r>
      <w:r>
        <w:fldChar w:fldCharType="separate"/>
      </w:r>
      <w:r w:rsidR="00D27F6A" w:rsidRPr="00D27F6A">
        <w:rPr>
          <w:rFonts w:ascii="Calibri"/>
        </w:rPr>
        <w:t xml:space="preserve">admin. “Gray Whale Vocalizations.” </w:t>
      </w:r>
      <w:r w:rsidR="00D27F6A" w:rsidRPr="00D27F6A">
        <w:rPr>
          <w:rFonts w:ascii="Calibri"/>
          <w:i/>
          <w:iCs/>
        </w:rPr>
        <w:t>Ocean Conservation Research</w:t>
      </w:r>
      <w:r w:rsidR="00D27F6A" w:rsidRPr="00D27F6A">
        <w:rPr>
          <w:rFonts w:ascii="Calibri"/>
        </w:rPr>
        <w:t xml:space="preserve"> (blog). Accessed April 7, 2020. https://ocr.org/sounds/gray-whale/.</w:t>
      </w:r>
    </w:p>
    <w:p w14:paraId="46B5AC2A" w14:textId="77777777" w:rsidR="00D27F6A" w:rsidRPr="00D27F6A" w:rsidRDefault="00D27F6A" w:rsidP="00D27F6A">
      <w:pPr>
        <w:pStyle w:val="Bibliography"/>
        <w:rPr>
          <w:rFonts w:ascii="Calibri"/>
        </w:rPr>
      </w:pPr>
      <w:r w:rsidRPr="00D27F6A">
        <w:rPr>
          <w:rFonts w:ascii="Calibri"/>
        </w:rPr>
        <w:t xml:space="preserve">Chen, Jessica, Adam A. Pack, Whitlow W. L. Au, and Alison K. </w:t>
      </w:r>
      <w:proofErr w:type="spellStart"/>
      <w:r w:rsidRPr="00D27F6A">
        <w:rPr>
          <w:rFonts w:ascii="Calibri"/>
        </w:rPr>
        <w:t>Stimpert</w:t>
      </w:r>
      <w:proofErr w:type="spellEnd"/>
      <w:r w:rsidRPr="00D27F6A">
        <w:rPr>
          <w:rFonts w:ascii="Calibri"/>
        </w:rPr>
        <w:t xml:space="preserve">. “Measurements of Humpback Whale Song Sound Levels Received by a Calf in Association with a Singer.” </w:t>
      </w:r>
      <w:r w:rsidRPr="00D27F6A">
        <w:rPr>
          <w:rFonts w:ascii="Calibri"/>
          <w:i/>
          <w:iCs/>
        </w:rPr>
        <w:t>The Journal of the Acoustical Society of America</w:t>
      </w:r>
      <w:r w:rsidRPr="00D27F6A">
        <w:rPr>
          <w:rFonts w:ascii="Calibri"/>
        </w:rPr>
        <w:t xml:space="preserve"> 140, no. 5 (November 2016): 4010. https://doi.org/10.1121/1.4967444.</w:t>
      </w:r>
    </w:p>
    <w:p w14:paraId="429A915D" w14:textId="77777777" w:rsidR="00D27F6A" w:rsidRPr="00D27F6A" w:rsidRDefault="00D27F6A" w:rsidP="00D27F6A">
      <w:pPr>
        <w:pStyle w:val="Bibliography"/>
        <w:rPr>
          <w:rFonts w:ascii="Calibri"/>
        </w:rPr>
      </w:pPr>
      <w:r w:rsidRPr="00D27F6A">
        <w:rPr>
          <w:rFonts w:ascii="Calibri"/>
        </w:rPr>
        <w:t>“Decibel X: Pro DBA Noise Meter.” Accessed April 10, 2020. https://skypaw.com/decibel10.html.</w:t>
      </w:r>
    </w:p>
    <w:p w14:paraId="3EC768EA" w14:textId="77777777" w:rsidR="00D27F6A" w:rsidRPr="00D27F6A" w:rsidRDefault="00D27F6A" w:rsidP="00D27F6A">
      <w:pPr>
        <w:pStyle w:val="Bibliography"/>
        <w:rPr>
          <w:rFonts w:ascii="Calibri"/>
        </w:rPr>
      </w:pPr>
      <w:r w:rsidRPr="00D27F6A">
        <w:rPr>
          <w:rFonts w:ascii="Calibri"/>
        </w:rPr>
        <w:t>“Ecological Archives E088-096.” Accessed April 10, 2020. http://esapubs.org/archive/ecol/E088/096/.</w:t>
      </w:r>
    </w:p>
    <w:p w14:paraId="0310A178" w14:textId="77777777" w:rsidR="00D27F6A" w:rsidRPr="00D27F6A" w:rsidRDefault="00D27F6A" w:rsidP="00D27F6A">
      <w:pPr>
        <w:pStyle w:val="Bibliography"/>
        <w:rPr>
          <w:rFonts w:ascii="Calibri"/>
        </w:rPr>
      </w:pPr>
      <w:proofErr w:type="spellStart"/>
      <w:r w:rsidRPr="00D27F6A">
        <w:rPr>
          <w:rFonts w:ascii="Calibri"/>
        </w:rPr>
        <w:t>Youlean</w:t>
      </w:r>
      <w:proofErr w:type="spellEnd"/>
      <w:r w:rsidRPr="00D27F6A">
        <w:rPr>
          <w:rFonts w:ascii="Calibri"/>
        </w:rPr>
        <w:t xml:space="preserve">. “Free Online Loudness and Sound Meter by </w:t>
      </w:r>
      <w:proofErr w:type="spellStart"/>
      <w:r w:rsidRPr="00D27F6A">
        <w:rPr>
          <w:rFonts w:ascii="Calibri"/>
        </w:rPr>
        <w:t>Youlean</w:t>
      </w:r>
      <w:proofErr w:type="spellEnd"/>
      <w:r w:rsidRPr="00D27F6A">
        <w:rPr>
          <w:rFonts w:ascii="Calibri"/>
        </w:rPr>
        <w:t>.” Accessed April 10, 2020. https://youlean.co/online-loudness-meter/.</w:t>
      </w:r>
    </w:p>
    <w:p w14:paraId="300F1E82" w14:textId="77777777" w:rsidR="00D27F6A" w:rsidRPr="00D27F6A" w:rsidRDefault="00D27F6A" w:rsidP="00D27F6A">
      <w:pPr>
        <w:pStyle w:val="Bibliography"/>
        <w:rPr>
          <w:rFonts w:ascii="Calibri"/>
        </w:rPr>
      </w:pPr>
      <w:r w:rsidRPr="00D27F6A">
        <w:rPr>
          <w:rFonts w:ascii="Calibri"/>
        </w:rPr>
        <w:t>“How Many of the Top 10 Loudest Noises Have You Been Exposed To?” Accessed April 7, 2020. https://www.ishn.com/articles/105610-how-many-of-the-top-10-loudest-noises-have-you-been-exposed-to.</w:t>
      </w:r>
    </w:p>
    <w:p w14:paraId="4F12379F" w14:textId="77777777" w:rsidR="00D27F6A" w:rsidRPr="00D27F6A" w:rsidRDefault="00D27F6A" w:rsidP="00D27F6A">
      <w:pPr>
        <w:pStyle w:val="Bibliography"/>
        <w:rPr>
          <w:rFonts w:ascii="Calibri"/>
        </w:rPr>
      </w:pPr>
      <w:r w:rsidRPr="00D27F6A">
        <w:rPr>
          <w:rFonts w:ascii="Calibri"/>
        </w:rPr>
        <w:t xml:space="preserve">Knowlton, Chris. “Fin Whale.” </w:t>
      </w:r>
      <w:r w:rsidRPr="00D27F6A">
        <w:rPr>
          <w:rFonts w:ascii="Calibri"/>
          <w:i/>
          <w:iCs/>
        </w:rPr>
        <w:t>Discovery of Sound in the Sea</w:t>
      </w:r>
      <w:r w:rsidRPr="00D27F6A">
        <w:rPr>
          <w:rFonts w:ascii="Calibri"/>
        </w:rPr>
        <w:t xml:space="preserve"> (blog), July 30, 2017. https://dosits.org/galleries/audio-gallery/marine-mammals/baleen-whales/fin-whale/.</w:t>
      </w:r>
    </w:p>
    <w:p w14:paraId="08ECA9CE" w14:textId="77777777" w:rsidR="00D27F6A" w:rsidRPr="00D27F6A" w:rsidRDefault="00D27F6A" w:rsidP="00D27F6A">
      <w:pPr>
        <w:pStyle w:val="Bibliography"/>
        <w:rPr>
          <w:rFonts w:ascii="Calibri"/>
        </w:rPr>
      </w:pPr>
      <w:r w:rsidRPr="00D27F6A">
        <w:rPr>
          <w:rFonts w:ascii="Calibri"/>
        </w:rPr>
        <w:t xml:space="preserve">———. “How Do Marine Mammals Produce Sounds?” </w:t>
      </w:r>
      <w:r w:rsidRPr="00D27F6A">
        <w:rPr>
          <w:rFonts w:ascii="Calibri"/>
          <w:i/>
          <w:iCs/>
        </w:rPr>
        <w:t>Discovery of Sound in the Sea</w:t>
      </w:r>
      <w:r w:rsidRPr="00D27F6A">
        <w:rPr>
          <w:rFonts w:ascii="Calibri"/>
        </w:rPr>
        <w:t xml:space="preserve"> (blog), July 1, 2017. https://dosits.org/animals/sound-production/how-do-marine-mammals-produce-sounds/.</w:t>
      </w:r>
    </w:p>
    <w:p w14:paraId="7A3AEB8B" w14:textId="77777777" w:rsidR="00D27F6A" w:rsidRPr="00D27F6A" w:rsidRDefault="00D27F6A" w:rsidP="00D27F6A">
      <w:pPr>
        <w:pStyle w:val="Bibliography"/>
        <w:rPr>
          <w:rFonts w:ascii="Calibri"/>
        </w:rPr>
      </w:pPr>
      <w:r w:rsidRPr="00D27F6A">
        <w:rPr>
          <w:rFonts w:ascii="Calibri"/>
        </w:rPr>
        <w:t>———. “</w:t>
      </w:r>
      <w:proofErr w:type="spellStart"/>
      <w:r w:rsidRPr="00D27F6A">
        <w:rPr>
          <w:rFonts w:ascii="Calibri"/>
        </w:rPr>
        <w:t>Risso’s</w:t>
      </w:r>
      <w:proofErr w:type="spellEnd"/>
      <w:r w:rsidRPr="00D27F6A">
        <w:rPr>
          <w:rFonts w:ascii="Calibri"/>
        </w:rPr>
        <w:t xml:space="preserve"> Dolphin.” </w:t>
      </w:r>
      <w:r w:rsidRPr="00D27F6A">
        <w:rPr>
          <w:rFonts w:ascii="Calibri"/>
          <w:i/>
          <w:iCs/>
        </w:rPr>
        <w:t>Discovery of Sound in the Sea</w:t>
      </w:r>
      <w:r w:rsidRPr="00D27F6A">
        <w:rPr>
          <w:rFonts w:ascii="Calibri"/>
        </w:rPr>
        <w:t xml:space="preserve"> (blog), July 31, 2017. https://dosits.org/galleries/audio-gallery/marine-mammals/toothed-whales/rissos-dolphin/.</w:t>
      </w:r>
    </w:p>
    <w:p w14:paraId="416B3E0A" w14:textId="77777777" w:rsidR="00D27F6A" w:rsidRPr="00D27F6A" w:rsidRDefault="00D27F6A" w:rsidP="00D27F6A">
      <w:pPr>
        <w:pStyle w:val="Bibliography"/>
        <w:rPr>
          <w:rFonts w:ascii="Calibri"/>
        </w:rPr>
      </w:pPr>
      <w:r w:rsidRPr="00D27F6A">
        <w:rPr>
          <w:rFonts w:ascii="Calibri"/>
        </w:rPr>
        <w:t xml:space="preserve">———. “Sei Whale.” </w:t>
      </w:r>
      <w:r w:rsidRPr="00D27F6A">
        <w:rPr>
          <w:rFonts w:ascii="Calibri"/>
          <w:i/>
          <w:iCs/>
        </w:rPr>
        <w:t>Discovery of Sound in the Sea</w:t>
      </w:r>
      <w:r w:rsidRPr="00D27F6A">
        <w:rPr>
          <w:rFonts w:ascii="Calibri"/>
        </w:rPr>
        <w:t xml:space="preserve"> (blog), July 31, 2017. https://dosits.org/galleries/audio-gallery/marine-mammals/baleen-whales/sei-whale/.</w:t>
      </w:r>
    </w:p>
    <w:p w14:paraId="4A37D9ED" w14:textId="77777777" w:rsidR="00D27F6A" w:rsidRPr="00D27F6A" w:rsidRDefault="00D27F6A" w:rsidP="00D27F6A">
      <w:pPr>
        <w:pStyle w:val="Bibliography"/>
        <w:rPr>
          <w:rFonts w:ascii="Calibri"/>
        </w:rPr>
      </w:pPr>
      <w:r w:rsidRPr="00D27F6A">
        <w:rPr>
          <w:rFonts w:ascii="Calibri"/>
        </w:rPr>
        <w:t xml:space="preserve">Parks, Susan E., Mark Johnson, Douglas </w:t>
      </w:r>
      <w:proofErr w:type="spellStart"/>
      <w:r w:rsidRPr="00D27F6A">
        <w:rPr>
          <w:rFonts w:ascii="Calibri"/>
        </w:rPr>
        <w:t>Nowacek</w:t>
      </w:r>
      <w:proofErr w:type="spellEnd"/>
      <w:r w:rsidRPr="00D27F6A">
        <w:rPr>
          <w:rFonts w:ascii="Calibri"/>
        </w:rPr>
        <w:t xml:space="preserve">, and Peter L. Tyack. “Individual Right Whales Call Louder in Increased Environmental Noise.” </w:t>
      </w:r>
      <w:r w:rsidRPr="00D27F6A">
        <w:rPr>
          <w:rFonts w:ascii="Calibri"/>
          <w:i/>
          <w:iCs/>
        </w:rPr>
        <w:t>Biology Letters</w:t>
      </w:r>
      <w:r w:rsidRPr="00D27F6A">
        <w:rPr>
          <w:rFonts w:ascii="Calibri"/>
        </w:rPr>
        <w:t xml:space="preserve"> 7, no. 1 (February 23, 2011): 33–35. https://doi.org/10.1098/rsbl.2010.0451.</w:t>
      </w:r>
    </w:p>
    <w:p w14:paraId="5BB04033" w14:textId="77777777" w:rsidR="00D27F6A" w:rsidRPr="00D27F6A" w:rsidRDefault="00D27F6A" w:rsidP="00D27F6A">
      <w:pPr>
        <w:pStyle w:val="Bibliography"/>
        <w:rPr>
          <w:rFonts w:ascii="Calibri"/>
        </w:rPr>
      </w:pPr>
      <w:r w:rsidRPr="00D27F6A">
        <w:rPr>
          <w:rFonts w:ascii="Calibri"/>
        </w:rPr>
        <w:t>“PBS - The Voyage of the Odyssey - Track the Voyage - Papua New Guinea.” Accessed April 10, 2020. https://www.pbs.org/odyssey/odyssey/20010809_log_transcript.html.</w:t>
      </w:r>
    </w:p>
    <w:p w14:paraId="139BBBF9" w14:textId="77777777" w:rsidR="00D27F6A" w:rsidRPr="00D27F6A" w:rsidRDefault="00D27F6A" w:rsidP="00D27F6A">
      <w:pPr>
        <w:pStyle w:val="Bibliography"/>
        <w:rPr>
          <w:rFonts w:ascii="Calibri"/>
        </w:rPr>
      </w:pPr>
      <w:r w:rsidRPr="00D27F6A">
        <w:rPr>
          <w:rFonts w:ascii="Calibri"/>
        </w:rPr>
        <w:t>“Sound Waves.” Accessed April 7, 2020. https://www.mediacollege.com/audio/01/sound-waves.html.</w:t>
      </w:r>
    </w:p>
    <w:p w14:paraId="5886F1F5" w14:textId="77777777" w:rsidR="00D27F6A" w:rsidRPr="00D27F6A" w:rsidRDefault="00D27F6A" w:rsidP="00D27F6A">
      <w:pPr>
        <w:pStyle w:val="Bibliography"/>
        <w:rPr>
          <w:rFonts w:ascii="Calibri"/>
        </w:rPr>
      </w:pPr>
      <w:r w:rsidRPr="00D27F6A">
        <w:rPr>
          <w:rFonts w:ascii="Calibri"/>
        </w:rPr>
        <w:t>Roaring Earth. “Sperm Whales Are So Loud They Could Potentially ‘Vibrate’ You to Death,” December 7, 2018. https://roaring.earth/sperm-whales-can-vibrate-humans-to-death/.</w:t>
      </w:r>
    </w:p>
    <w:p w14:paraId="4BFD2E2D" w14:textId="77777777" w:rsidR="00D27F6A" w:rsidRPr="00D27F6A" w:rsidRDefault="00D27F6A" w:rsidP="00D27F6A">
      <w:pPr>
        <w:pStyle w:val="Bibliography"/>
        <w:rPr>
          <w:rFonts w:ascii="Calibri"/>
        </w:rPr>
      </w:pPr>
      <w:r w:rsidRPr="00D27F6A">
        <w:rPr>
          <w:rFonts w:ascii="Calibri"/>
        </w:rPr>
        <w:t>“Watkins Marine Mammal Sound Database.” Accessed April 7, 2020. https://cis.whoi.edu/science/B/whalesounds/index.cfm.</w:t>
      </w:r>
    </w:p>
    <w:p w14:paraId="3FCD2F9D" w14:textId="42B79FA2" w:rsidR="002D5F07" w:rsidRDefault="00C95EED">
      <w:r>
        <w:fldChar w:fldCharType="end"/>
      </w:r>
    </w:p>
    <w:sectPr w:rsidR="002D5F07" w:rsidSect="00A26D7A">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686CE" w14:textId="77777777" w:rsidR="008035D3" w:rsidRDefault="008035D3" w:rsidP="00C95EED">
      <w:r>
        <w:separator/>
      </w:r>
    </w:p>
  </w:endnote>
  <w:endnote w:type="continuationSeparator" w:id="0">
    <w:p w14:paraId="5B7FD29D" w14:textId="77777777" w:rsidR="008035D3" w:rsidRDefault="008035D3" w:rsidP="00C95E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A9780F" w14:textId="77777777" w:rsidR="008035D3" w:rsidRDefault="008035D3" w:rsidP="00C95EED">
      <w:r>
        <w:separator/>
      </w:r>
    </w:p>
  </w:footnote>
  <w:footnote w:type="continuationSeparator" w:id="0">
    <w:p w14:paraId="3CE3AFC0" w14:textId="77777777" w:rsidR="008035D3" w:rsidRDefault="008035D3" w:rsidP="00C95EED">
      <w:r>
        <w:continuationSeparator/>
      </w:r>
    </w:p>
  </w:footnote>
  <w:footnote w:id="1">
    <w:p w14:paraId="50A9A0E0" w14:textId="4E7EF4A5" w:rsidR="00A42D7D" w:rsidRDefault="00A42D7D">
      <w:pPr>
        <w:pStyle w:val="FootnoteText"/>
      </w:pPr>
      <w:r>
        <w:rPr>
          <w:rStyle w:val="FootnoteReference"/>
        </w:rPr>
        <w:footnoteRef/>
      </w:r>
      <w:r>
        <w:t xml:space="preserve"> </w:t>
      </w:r>
      <w:r>
        <w:fldChar w:fldCharType="begin"/>
      </w:r>
      <w:r>
        <w:instrText xml:space="preserve"> ADDIN ZOTERO_ITEM CSL_CITATION {"citationID":"TkyVVq4d","properties":{"formattedCitation":"\\uc0\\u8220{}Sound Waves.\\uc0\\u8221{}","plainCitation":"“Sound Waves.”","noteIndex":1},"citationItems":[{"id":3,"uris":["http://zotero.org/users/local/ufqhrsJR/items/PXANJAE2"],"uri":["http://zotero.org/users/local/ufqhrsJR/items/PXANJAE2"],"itemData":{"id":3,"type":"webpage","title":"Sound Waves","URL":"https://www.mediacollege.com/audio/01/sound-waves.html","accessed":{"date-parts":[["2020",4,7]]}}}],"schema":"https://github.com/citation-style-language/schema/raw/master/csl-citation.json"} </w:instrText>
      </w:r>
      <w:r>
        <w:fldChar w:fldCharType="separate"/>
      </w:r>
      <w:r w:rsidRPr="00C95EED">
        <w:rPr>
          <w:rFonts w:ascii="Calibri" w:cs="Times New Roman"/>
        </w:rPr>
        <w:t>“Sound Waves.”</w:t>
      </w:r>
      <w:r>
        <w:fldChar w:fldCharType="end"/>
      </w:r>
    </w:p>
  </w:footnote>
  <w:footnote w:id="2">
    <w:p w14:paraId="2CD74FEB" w14:textId="183414AC" w:rsidR="00A42D7D" w:rsidRDefault="00A42D7D">
      <w:pPr>
        <w:pStyle w:val="FootnoteText"/>
      </w:pPr>
      <w:r>
        <w:rPr>
          <w:rStyle w:val="FootnoteReference"/>
        </w:rPr>
        <w:footnoteRef/>
      </w:r>
      <w:r>
        <w:t xml:space="preserve"> </w:t>
      </w:r>
      <w:r>
        <w:fldChar w:fldCharType="begin"/>
      </w:r>
      <w:r>
        <w:instrText xml:space="preserve"> ADDIN ZOTERO_ITEM CSL_CITATION {"citationID":"VeQ0r4Hn","properties":{"formattedCitation":"\\uc0\\u8220{}Sound Waves.\\uc0\\u8221{}","plainCitation":"“Sound Waves.”","noteIndex":2},"citationItems":[{"id":3,"uris":["http://zotero.org/users/local/ufqhrsJR/items/PXANJAE2"],"uri":["http://zotero.org/users/local/ufqhrsJR/items/PXANJAE2"],"itemData":{"id":3,"type":"webpage","title":"Sound Waves","URL":"https://www.mediacollege.com/audio/01/sound-waves.html","accessed":{"date-parts":[["2020",4,7]]}}}],"schema":"https://github.com/citation-style-language/schema/raw/master/csl-citation.json"} </w:instrText>
      </w:r>
      <w:r>
        <w:fldChar w:fldCharType="separate"/>
      </w:r>
      <w:r w:rsidRPr="00C95EED">
        <w:rPr>
          <w:rFonts w:ascii="Calibri" w:cs="Times New Roman"/>
        </w:rPr>
        <w:t>“Sound Waves.”</w:t>
      </w:r>
      <w:r>
        <w:fldChar w:fldCharType="end"/>
      </w:r>
    </w:p>
  </w:footnote>
  <w:footnote w:id="3">
    <w:p w14:paraId="2A9D5EDE" w14:textId="0A56AA42" w:rsidR="00A42D7D" w:rsidRDefault="00A42D7D">
      <w:pPr>
        <w:pStyle w:val="FootnoteText"/>
      </w:pPr>
      <w:r>
        <w:rPr>
          <w:rStyle w:val="FootnoteReference"/>
        </w:rPr>
        <w:footnoteRef/>
      </w:r>
      <w:r>
        <w:t xml:space="preserve"> </w:t>
      </w:r>
      <w:r>
        <w:fldChar w:fldCharType="begin"/>
      </w:r>
      <w:r>
        <w:instrText xml:space="preserve"> ADDIN ZOTERO_ITEM CSL_CITATION {"citationID":"tXHRCqXI","properties":{"formattedCitation":"\\uc0\\u8220{}How Many of the Top 10 Loudest Noises Have You Been Exposed To?\\uc0\\u8221{}","plainCitation":"“How Many of the Top 10 Loudest Noises Have You Been Exposed To?”","noteIndex":3},"citationItems":[{"id":1,"uris":["http://zotero.org/users/local/ufqhrsJR/items/TV572WWA"],"uri":["http://zotero.org/users/local/ufqhrsJR/items/TV572WWA"],"itemData":{"id":1,"type":"webpage","abstract":"The pain threshold for humans is 120-130 Decibels. Any sound above 85 dB can cause hearing loss, and the loss is related both to the power of the sound as well as the length of exposure. Here are 10 sounds produced throughout history and how incredibly loud they are. Just remember, human speech is only registered at about 25-35 decibels.","language":"en","note":"source: www.ishn.com","title":"How many of the top 10 loudest noises have you been exposed to?","URL":"https://www.ishn.com/articles/105610-how-many-of-the-top-10-loudest-noises-have-you-been-exposed-to","accessed":{"date-parts":[["2020",4,7]]}}}],"schema":"https://github.com/citation-style-language/schema/raw/master/csl-citation.json"} </w:instrText>
      </w:r>
      <w:r>
        <w:fldChar w:fldCharType="separate"/>
      </w:r>
      <w:r w:rsidRPr="00503986">
        <w:rPr>
          <w:rFonts w:ascii="Calibri" w:cs="Times New Roman"/>
        </w:rPr>
        <w:t>“How Many of the Top 10 Loudest Noises Have You Been Exposed To?”</w:t>
      </w:r>
      <w:r>
        <w:fldChar w:fldCharType="end"/>
      </w:r>
    </w:p>
  </w:footnote>
  <w:footnote w:id="4">
    <w:p w14:paraId="2380CA12" w14:textId="33529EAC" w:rsidR="00A42D7D" w:rsidRDefault="00A42D7D">
      <w:pPr>
        <w:pStyle w:val="FootnoteText"/>
      </w:pPr>
    </w:p>
  </w:footnote>
  <w:footnote w:id="5">
    <w:p w14:paraId="6DDE73A1" w14:textId="508F65BD" w:rsidR="00A42D7D" w:rsidRDefault="00A42D7D">
      <w:pPr>
        <w:pStyle w:val="FootnoteText"/>
      </w:pPr>
      <w:r>
        <w:rPr>
          <w:rStyle w:val="FootnoteReference"/>
        </w:rPr>
        <w:footnoteRef/>
      </w:r>
      <w:r>
        <w:t xml:space="preserve"> </w:t>
      </w:r>
      <w:r>
        <w:fldChar w:fldCharType="begin"/>
      </w:r>
      <w:r>
        <w:instrText xml:space="preserve"> ADDIN ZOTERO_ITEM CSL_CITATION {"citationID":"vdbx91nR","properties":{"formattedCitation":"\\uc0\\u8220{}Watkins Marine Mammal Sound Database.\\uc0\\u8221{}","plainCitation":"“Watkins Marine Mammal Sound Database.”","noteIndex":5},"citationItems":[{"id":5,"uris":["http://zotero.org/users/local/ufqhrsJR/items/HYEY2DCH"],"uri":["http://zotero.org/users/local/ufqhrsJR/items/HYEY2DCH"],"itemData":{"id":5,"type":"webpage","title":"Watkins Marine Mammal Sound Database","URL":"https://cis.whoi.edu/science/B/whalesounds/index.cfm","accessed":{"date-parts":[["2020",4,7]]}}}],"schema":"https://github.com/citation-style-language/schema/raw/master/csl-citation.json"} </w:instrText>
      </w:r>
      <w:r>
        <w:fldChar w:fldCharType="separate"/>
      </w:r>
      <w:r w:rsidRPr="00406A35">
        <w:rPr>
          <w:rFonts w:ascii="Calibri" w:cs="Times New Roman"/>
        </w:rPr>
        <w:t>“Watkins Marine Mammal Sound Database.”</w:t>
      </w:r>
      <w:r>
        <w:fldChar w:fldCharType="end"/>
      </w:r>
    </w:p>
  </w:footnote>
  <w:footnote w:id="6">
    <w:p w14:paraId="7BB8AAEB" w14:textId="305F8B54" w:rsidR="00A42D7D" w:rsidRDefault="00A42D7D">
      <w:pPr>
        <w:pStyle w:val="FootnoteText"/>
      </w:pPr>
      <w:r>
        <w:rPr>
          <w:rStyle w:val="FootnoteReference"/>
        </w:rPr>
        <w:footnoteRef/>
      </w:r>
      <w:r>
        <w:t xml:space="preserve"> </w:t>
      </w:r>
      <w:r>
        <w:fldChar w:fldCharType="begin"/>
      </w:r>
      <w:r>
        <w:instrText xml:space="preserve"> ADDIN ZOTERO_ITEM CSL_CITATION {"citationID":"jejnBNCZ","properties":{"formattedCitation":"\\uc0\\u8220{}Decibel X: Pro DBA Noise Meter\\uc0\\u8221{}; \\uc0\\u8220{}Free Online Loudness and Sound Meter by Youlean.\\uc0\\u8221{}","plainCitation":"“Decibel X: Pro DBA Noise Meter”; “Free Online Loudness and Sound Meter by Youlean.”","noteIndex":5},"citationItems":[{"id":33,"uris":["http://zotero.org/users/local/ufqhrsJR/items/A4BFID6Q"],"uri":["http://zotero.org/users/local/ufqhrsJR/items/A4BFID6Q"],"itemData":{"id":33,"type":"webpage","title":"Decibel X: Pro dBA Noise Meter","URL":"https://skypaw.com/decibel10.html","accessed":{"date-parts":[["2020",4,10]]}}},{"id":35,"uris":["http://zotero.org/users/local/ufqhrsJR/items/GQS9GETN"],"uri":["http://zotero.org/users/local/ufqhrsJR/items/GQS9GETN"],"itemData":{"id":35,"type":"post-weblog","abstract":"Measure sound loudness levels by using a microphone on your phone, laptop or desktop computer. Measure a true perceived loudness or use old SLP algorithm. Get exact ITU loudness measurements from audio files.","container-title":"Youlean","language":"en-US","note":"source: youlean.co","title":"Free Online Loudness and Sound Meter by Youlean","URL":"https://youlean.co/online-loudness-meter/","accessed":{"date-parts":[["2020",4,10]]}}}],"schema":"https://github.com/citation-style-language/schema/raw/master/csl-citation.json"} </w:instrText>
      </w:r>
      <w:r>
        <w:fldChar w:fldCharType="separate"/>
      </w:r>
      <w:r w:rsidRPr="00E60989">
        <w:rPr>
          <w:rFonts w:ascii="Calibri" w:cs="Times New Roman"/>
        </w:rPr>
        <w:t xml:space="preserve">“Decibel X: Pro DBA Noise Meter”; “Free Online Loudness and Sound Meter by </w:t>
      </w:r>
      <w:proofErr w:type="spellStart"/>
      <w:r w:rsidRPr="00E60989">
        <w:rPr>
          <w:rFonts w:ascii="Calibri" w:cs="Times New Roman"/>
        </w:rPr>
        <w:t>Youlean</w:t>
      </w:r>
      <w:proofErr w:type="spellEnd"/>
      <w:r w:rsidRPr="00E60989">
        <w:rPr>
          <w:rFonts w:ascii="Calibri" w:cs="Times New Roman"/>
        </w:rPr>
        <w:t>.”</w:t>
      </w:r>
      <w:r>
        <w:fldChar w:fldCharType="end"/>
      </w:r>
    </w:p>
  </w:footnote>
  <w:footnote w:id="7">
    <w:p w14:paraId="23955E6C" w14:textId="1104B9F7" w:rsidR="00D27F6A" w:rsidRDefault="00D27F6A">
      <w:pPr>
        <w:pStyle w:val="FootnoteText"/>
      </w:pPr>
      <w:r>
        <w:rPr>
          <w:rStyle w:val="FootnoteReference"/>
        </w:rPr>
        <w:footnoteRef/>
      </w:r>
      <w:r>
        <w:t xml:space="preserve"> </w:t>
      </w:r>
      <w:r>
        <w:fldChar w:fldCharType="begin"/>
      </w:r>
      <w:r>
        <w:instrText xml:space="preserve"> ADDIN ZOTERO_ITEM CSL_CITATION {"citationID":"Iztyo820","properties":{"formattedCitation":"\\uc0\\u8220{}Ecological Archives E088-096.\\uc0\\u8221{}","plainCitation":"“Ecological Archives E088-096.”","noteIndex":7},"citationItems":[{"id":41,"uris":["http://zotero.org/users/local/ufqhrsJR/items/VDSLVNXQ"],"uri":["http://zotero.org/users/local/ufqhrsJR/items/VDSLVNXQ"],"itemData":{"id":41,"type":"webpage","title":"Ecological Archives E088-096","URL":"http://esapubs.org/archive/ecol/E088/096/","accessed":{"date-parts":[["2020",4,10]]}}}],"schema":"https://github.com/citation-style-language/schema/raw/master/csl-citation.json"} </w:instrText>
      </w:r>
      <w:r>
        <w:fldChar w:fldCharType="separate"/>
      </w:r>
      <w:r w:rsidRPr="00D27F6A">
        <w:rPr>
          <w:rFonts w:ascii="Calibri" w:cs="Times New Roman"/>
        </w:rPr>
        <w:t>“Ecological Archives E088-096.”</w:t>
      </w:r>
      <w:r>
        <w:fldChar w:fldCharType="end"/>
      </w:r>
    </w:p>
  </w:footnote>
  <w:footnote w:id="8">
    <w:p w14:paraId="5D9A8534" w14:textId="289288E5" w:rsidR="00A42D7D" w:rsidRDefault="00A42D7D">
      <w:pPr>
        <w:pStyle w:val="FootnoteText"/>
      </w:pPr>
      <w:r>
        <w:rPr>
          <w:rStyle w:val="FootnoteReference"/>
        </w:rPr>
        <w:footnoteRef/>
      </w:r>
      <w:r>
        <w:t xml:space="preserve"> </w:t>
      </w:r>
      <w:r>
        <w:fldChar w:fldCharType="begin"/>
      </w:r>
      <w:r w:rsidR="00D27F6A">
        <w:instrText xml:space="preserve"> ADDIN ZOTERO_ITEM CSL_CITATION {"citationID":"mEV9JQUl","properties":{"formattedCitation":"Knowlton, \\uc0\\u8220{}Fin Whale\\uc0\\u8221{}; admin, \\uc0\\u8220{}Gray Whale Vocalizations\\uc0\\u8221{}; Parks et al., \\uc0\\u8220{}Individual Right Whales Call Louder in Increased Environmental Noise\\uc0\\u8221{}; Chen et al., \\uc0\\u8220{}Measurements of Humpback Whale Song Sound Levels Received by a Calf in Association with a Singer\\uc0\\u8221{}; Knowlton, \\uc0\\u8220{}Risso\\uc0\\u8217{}s Dolphin\\uc0\\u8221{}; Knowlton, \\uc0\\u8220{}Sei Whale\\uc0\\u8221{}; \\uc0\\u8220{}Sperm Whales Are So Loud They Could Potentially \\uc0\\u8216{}Vibrate\\uc0\\u8217{} You to Death.\\uc0\\u8221{}","plainCitation":"Knowlton, “Fin Whale”; admin, “Gray Whale Vocalizations”; Parks et al., “Individual Right Whales Call Louder in Increased Environmental Noise”; Chen et al., “Measurements of Humpback Whale Song Sound Levels Received by a Calf in Association with a Singer”; Knowlton, “Risso’s Dolphin”; Knowlton, “Sei Whale”; “Sperm Whales Are So Loud They Could Potentially ‘Vibrate’ You to Death.”","noteIndex":9},"citationItems":[{"id":16,"uris":["http://zotero.org/users/local/ufqhrsJR/items/9J8LBHGN"],"uri":["http://zotero.org/users/local/ufqhrsJR/items/9J8LBHGN"],"itemData":{"id":16,"type":"post-weblog","abstract":"Fin Whale Sounds (Balaenoptera physalus)\n     \nDescription\n Fin whale in Sea of Cortez, Mexico. ©Tom Kieckhefer \n\nFin whales are dark gray with a distinctive pale chevron on their back and a white lower right jaw and dark lower left jaw. They grow to 24 meters (80","container-title":"Discovery of Sound in the Sea","language":"en-US","note":"source: dosits.org","title":"Fin Whale","URL":"https://dosits.org/galleries/audio-gallery/marine-mammals/baleen-whales/fin-whale/","author":[{"family":"Knowlton","given":"Chris"}],"accessed":{"date-parts":[["2020",4,7]]},"issued":{"date-parts":[["2017",7,30]]}}},{"id":18,"uris":["http://zotero.org/users/local/ufqhrsJR/items/NJZ2URC9"],"uri":["http://zotero.org/users/local/ufqhrsJR/items/NJZ2URC9"],"itemData":{"id":18,"type":"post-weblog","abstract":"Learn about the gray whale, it's underwater vocalizations, and how it uses sound in the ocean to survive.","container-title":"Ocean Conservation Research","language":"en-US","note":"source: ocr.org","title":"Gray Whale Vocalizations","URL":"https://ocr.org/sounds/gray-whale/","author":[{"literal":"admin"}],"accessed":{"date-parts":[["2020",4,7]]}}},{"id":13,"uris":["http://zotero.org/users/local/ufqhrsJR/items/UBSBZH8I"],"uri":["http://zotero.org/users/local/ufqhrsJR/items/UBSBZH8I"],"itemData":{"id":13,"type":"article-journal","abstract":"The ability to modify vocalizations to compensate for environmental noise is critical for successful communication in a dynamic acoustic environment. Many marine species rely on sound for vital life functions including communication, navigation and feeding. The impacts of significant increases in ocean noise levels from human activities are a current area of concern for the conservation of marine mammals. Here, we document changes in calling behaviour by individual endangered North Atlantic right whales (Eubalaena glacialis) in increased background noise. Right whales, like several bird and primate species, respond to periods of increased noise by increasing the amplitude of their calls. This behaviour may help maintain the communication range with conspecifics during periods of increased noise. These call modifications have implications for conservation efforts for right whales, affecting both the way whales use sound to communicate and our ability to detect them with passive acoustic monitoring systems.","container-title":"Biology Letters","DOI":"10.1098/rsbl.2010.0451","issue":"1","journalAbbreviation":"Biology Letters","note":"publisher: Royal Society","page":"33-35","source":"royalsocietypublishing.org (Atypon)","title":"Individual right whales call louder in increased environmental noise","volume":"7","author":[{"family":"Parks","given":"Susan E."},{"family":"Johnson","given":"Mark"},{"family":"Nowacek","given":"Douglas"},{"family":"Tyack","given":"Peter L."}],"issued":{"date-parts":[["2011",2,23]]}}},{"id":11,"uris":["http://zotero.org/users/local/ufqhrsJR/items/4GQJDMCU"],"uri":["http://zotero.org/users/local/ufqhrsJR/items/4GQJDMCU"],"itemData":{"id":11,"type":"article-journal","abstract":"Male humpback whales produce loud \"songs\" on the wintering grounds and some sing while escorting mother-calf pairs, exposing them to near-continuous sounds at close proximity. An Acousonde acoustic and movement recording tag deployed on a calf off Maui, Hawaii captured sounds produced by a singing male escort. Root-mean-square received levels ranged from 126 to 158 dB re 1 μPa. These levels represent rare direct measurements of sound to which a newly born humpback calf may be naturally exposed by a conspecific, and may provide a basis for informed decisions regarding anthropogenic sound levels projected near calves.","container-title":"The Journal of the Acoustical Society of America","DOI":"10.1121/1.4967444","ISSN":"1520-8524","issue":"5","journalAbbreviation":"J. Acoust. Soc. Am.","language":"eng","note":"PMID: 27908071","page":"4010","source":"PubMed","title":"Measurements of humpback whale song sound levels received by a calf in association with a singer","volume":"140","author":[{"family":"Chen","given":"Jessica"},{"family":"Pack","given":"Adam A."},{"family":"Au","given":"Whitlow W. L."},{"family":"Stimpert","given":"Alison K."}],"issued":{"date-parts":[["2016",11]]}}},{"id":29,"uris":["http://zotero.org/users/local/ufqhrsJR/items/Q9WQMYQI"],"uri":["http://zotero.org/users/local/ufqhrsJR/items/Q9WQMYQI"],"itemData":{"id":29,"type":"post-weblog","abstract":"Risso's Dolphin Sounds (Grampus griseus)\n     \nDescription\n Three Risso's dolphins in Monterey Bay, CA. Copyright Tom Kieckhefer \n\nThe Risso's dolphin is the fifth largest delphinid. Adults reach approximately 4 m (13 ft) in length. Risso's dolphins are distributed world wide and are mostly seen in","container-title":"Discovery of Sound in the Sea","language":"en-US","note":"source: dosits.org","title":"Risso's Dolphin","URL":"https://dosits.org/galleries/audio-gallery/marine-mammals/toothed-whales/rissos-dolphin/","author":[{"family":"Knowlton","given":"Chris"}],"accessed":{"date-parts":[["2020",4,8]]},"issued":{"date-parts":[["2017",7,31]]}}},{"id":27,"uris":["http://zotero.org/users/local/ufqhrsJR/items/BVHHWTNX"],"uri":["http://zotero.org/users/local/ufqhrsJR/items/BVHHWTNX"],"itemData":{"id":27,"type":"post-weblog","abstract":"See Whale Sounds (Balaenoptera borealis)\n \n\n     \nDescription\n A sei whale at the surface. Note the animal’s long body- due to their body length, researchers usually only capture a picture of a sei whale’s back (with dorsal fin), or its head, rarely both together. Image courtesy of the","container-title":"Discovery of Sound in the Sea","language":"en-US","note":"source: dosits.org","title":"Sei Whale","URL":"https://dosits.org/galleries/audio-gallery/marine-mammals/baleen-whales/sei-whale/","author":[{"family":"Knowlton","given":"Chris"}],"accessed":{"date-parts":[["2020",4,8]]},"issued":{"date-parts":[["2017",7,31]]}}},{"id":23,"uris":["http://zotero.org/users/local/ufqhrsJR/items/6XITTWIB"],"uri":["http://zotero.org/users/local/ufqhrsJR/items/6XITTWIB"],"itemData":{"id":23,"type":"webpage","abstract":"Sperm whales are so loud that their clicks are capable of killing a human within their vicinity, says one science and adventure journalist. James Nestor, an avid ocean-goer and author, claimed in a recent presentation that a fellow diver was swimming alongside a pod of sperm whales when one approached him out of curiosity. He put … More","container-title":"Roaring Earth","language":"en-US","note":"source: roaring.earth\nsection: Article - Shortform","title":"Sperm Whales Are So Loud They Could Potentially \"Vibrate\" You to Death","URL":"https://roaring.earth/sperm-whales-can-vibrate-humans-to-death/","accessed":{"date-parts":[["2020",4,8]]},"issued":{"date-parts":[["2018",12,7]]}}}],"schema":"https://github.com/citation-style-language/schema/raw/master/csl-citation.json"} </w:instrText>
      </w:r>
      <w:r>
        <w:fldChar w:fldCharType="separate"/>
      </w:r>
      <w:r w:rsidRPr="00796777">
        <w:rPr>
          <w:rFonts w:ascii="Calibri" w:cs="Times New Roman"/>
        </w:rPr>
        <w:t>Knowlton, “Fin Whale”; admin, “Gray Whale Vocalizations”; Parks et al., “Individual Right Whales Call Louder in Increased Environmental Noise”; Chen et al., “Measurements of Humpback Whale Song Sound Levels Received by a Calf in Association with a Singer”; Knowlton, “</w:t>
      </w:r>
      <w:proofErr w:type="spellStart"/>
      <w:r w:rsidRPr="00796777">
        <w:rPr>
          <w:rFonts w:ascii="Calibri" w:cs="Times New Roman"/>
        </w:rPr>
        <w:t>Risso’s</w:t>
      </w:r>
      <w:proofErr w:type="spellEnd"/>
      <w:r w:rsidRPr="00796777">
        <w:rPr>
          <w:rFonts w:ascii="Calibri" w:cs="Times New Roman"/>
        </w:rPr>
        <w:t xml:space="preserve"> Dolphin”; Knowlton, “Sei Whale”; “Sperm Whales Are So Loud They Could Potentially ‘Vibrate’ You to Death.”</w:t>
      </w:r>
      <w:r>
        <w:fldChar w:fldCharType="end"/>
      </w:r>
    </w:p>
  </w:footnote>
  <w:footnote w:id="9">
    <w:p w14:paraId="025E7A17" w14:textId="77777777" w:rsidR="00AA39E8" w:rsidRDefault="00AA39E8" w:rsidP="00AA39E8">
      <w:pPr>
        <w:pStyle w:val="FootnoteText"/>
      </w:pPr>
      <w:r>
        <w:rPr>
          <w:rStyle w:val="FootnoteReference"/>
        </w:rPr>
        <w:footnoteRef/>
      </w:r>
      <w:r>
        <w:t xml:space="preserve"> </w:t>
      </w:r>
      <w:r>
        <w:fldChar w:fldCharType="begin"/>
      </w:r>
      <w:r>
        <w:instrText xml:space="preserve"> ADDIN ZOTERO_ITEM CSL_CITATION {"citationID":"uzaxm0Dq","properties":{"formattedCitation":"Knowlton, \\uc0\\u8220{}Sei Whale\\uc0\\u8221{}; \\uc0\\u8220{}Sperm Whales Are So Loud They Could Potentially \\uc0\\u8216{}Vibrate\\uc0\\u8217{} You to Death.\\uc0\\u8221{}","plainCitation":"Knowlton, “Sei Whale”; “Sperm Whales Are So Loud They Could Potentially ‘Vibrate’ You to Death.”","noteIndex":8},"citationItems":[{"id":27,"uris":["http://zotero.org/users/local/ufqhrsJR/items/BVHHWTNX"],"uri":["http://zotero.org/users/local/ufqhrsJR/items/BVHHWTNX"],"itemData":{"id":27,"type":"post-weblog","abstract":"See Whale Sounds (Balaenoptera borealis)\n \n\n     \nDescription\n A sei whale at the surface. Note the animal’s long body- due to their body length, researchers usually only capture a picture of a sei whale’s back (with dorsal fin), or its head, rarely both together. Image courtesy of the","container-title":"Discovery of Sound in the Sea","language":"en-US","note":"source: dosits.org","title":"Sei Whale","URL":"https://dosits.org/galleries/audio-gallery/marine-mammals/baleen-whales/sei-whale/","author":[{"family":"Knowlton","given":"Chris"}],"accessed":{"date-parts":[["2020",4,8]]},"issued":{"date-parts":[["2017",7,31]]}}},{"id":23,"uris":["http://zotero.org/users/local/ufqhrsJR/items/6XITTWIB"],"uri":["http://zotero.org/users/local/ufqhrsJR/items/6XITTWIB"],"itemData":{"id":23,"type":"webpage","abstract":"Sperm whales are so loud that their clicks are capable of killing a human within their vicinity, says one science and adventure journalist. James Nestor, an avid ocean-goer and author, claimed in a recent presentation that a fellow diver was swimming alongside a pod of sperm whales when one approached him out of curiosity. He put … More","container-title":"Roaring Earth","language":"en-US","note":"source: roaring.earth\nsection: Article - Shortform","title":"Sperm Whales Are So Loud They Could Potentially \"Vibrate\" You to Death","URL":"https://roaring.earth/sperm-whales-can-vibrate-humans-to-death/","accessed":{"date-parts":[["2020",4,8]]},"issued":{"date-parts":[["2018",12,7]]}}}],"schema":"https://github.com/citation-style-language/schema/raw/master/csl-citation.json"} </w:instrText>
      </w:r>
      <w:r>
        <w:fldChar w:fldCharType="separate"/>
      </w:r>
      <w:r w:rsidRPr="00DE52CB">
        <w:rPr>
          <w:rFonts w:ascii="Calibri" w:cs="Times New Roman"/>
        </w:rPr>
        <w:t>Knowlton, “Sei Whale”; “Sperm Whales Are So Loud They Could Potentially ‘Vibrate’ You to Death.”</w:t>
      </w:r>
      <w:r>
        <w:fldChar w:fldCharType="end"/>
      </w:r>
    </w:p>
  </w:footnote>
  <w:footnote w:id="10">
    <w:p w14:paraId="2E648ECD" w14:textId="1A3D155A" w:rsidR="00A42D7D" w:rsidRDefault="00A42D7D">
      <w:pPr>
        <w:pStyle w:val="FootnoteText"/>
      </w:pPr>
      <w:r>
        <w:rPr>
          <w:rStyle w:val="FootnoteReference"/>
        </w:rPr>
        <w:footnoteRef/>
      </w:r>
      <w:r>
        <w:t xml:space="preserve"> </w:t>
      </w:r>
      <w:r>
        <w:fldChar w:fldCharType="begin"/>
      </w:r>
      <w:r w:rsidR="00D27F6A">
        <w:instrText xml:space="preserve"> ADDIN ZOTERO_ITEM CSL_CITATION {"citationID":"YU4coQIy","properties":{"formattedCitation":"\\uc0\\u8220{}PBS - The Voyage of the Odyssey - Track the Voyage - Papua New Guinea.\\uc0\\u8221{}","plainCitation":"“PBS - The Voyage of the Odyssey - Track the Voyage - Papua New Guinea.”","noteIndex":10},"citationItems":[{"id":39,"uris":["http://zotero.org/users/local/ufqhrsJR/items/X3TUQ3X5"],"uri":["http://zotero.org/users/local/ufqhrsJR/items/X3TUQ3X5"],"itemData":{"id":39,"type":"webpage","title":"PBS - The Voyage of the Odyssey - Track the Voyage - Papua New Guinea","URL":"https://www.pbs.org/odyssey/odyssey/20010809_log_transcript.html","accessed":{"date-parts":[["2020",4,10]]}}}],"schema":"https://github.com/citation-style-language/schema/raw/master/csl-citation.json"} </w:instrText>
      </w:r>
      <w:r>
        <w:fldChar w:fldCharType="separate"/>
      </w:r>
      <w:r w:rsidRPr="00A42D7D">
        <w:rPr>
          <w:rFonts w:ascii="Calibri" w:cs="Times New Roman"/>
        </w:rPr>
        <w:t>“PBS - The Voyage of the Odyssey - Track the Voyage - Papua New Guinea.”</w:t>
      </w:r>
      <w:r>
        <w:fldChar w:fldCharType="end"/>
      </w:r>
    </w:p>
  </w:footnote>
  <w:footnote w:id="11">
    <w:p w14:paraId="143529A2" w14:textId="04B4ABF2" w:rsidR="00A42D7D" w:rsidRDefault="00A42D7D">
      <w:pPr>
        <w:pStyle w:val="FootnoteText"/>
      </w:pPr>
      <w:r>
        <w:rPr>
          <w:rStyle w:val="FootnoteReference"/>
        </w:rPr>
        <w:footnoteRef/>
      </w:r>
      <w:r>
        <w:t xml:space="preserve"> </w:t>
      </w:r>
      <w:r>
        <w:fldChar w:fldCharType="begin"/>
      </w:r>
      <w:r w:rsidR="00D27F6A">
        <w:instrText xml:space="preserve"> ADDIN ZOTERO_ITEM CSL_CITATION {"citationID":"oMKxKvuQ","properties":{"formattedCitation":"\\uc0\\u8220{}PBS - The Voyage of the Odyssey - Track the Voyage - Papua New Guinea.\\uc0\\u8221{}","plainCitation":"“PBS - The Voyage of the Odyssey - Track the Voyage - Papua New Guinea.”","noteIndex":11},"citationItems":[{"id":39,"uris":["http://zotero.org/users/local/ufqhrsJR/items/X3TUQ3X5"],"uri":["http://zotero.org/users/local/ufqhrsJR/items/X3TUQ3X5"],"itemData":{"id":39,"type":"webpage","title":"PBS - The Voyage of the Odyssey - Track the Voyage - Papua New Guinea","URL":"https://www.pbs.org/odyssey/odyssey/20010809_log_transcript.html","accessed":{"date-parts":[["2020",4,10]]}}}],"schema":"https://github.com/citation-style-language/schema/raw/master/csl-citation.json"} </w:instrText>
      </w:r>
      <w:r>
        <w:fldChar w:fldCharType="separate"/>
      </w:r>
      <w:r w:rsidRPr="008B5171">
        <w:rPr>
          <w:rFonts w:ascii="Calibri" w:cs="Times New Roman"/>
        </w:rPr>
        <w:t>“PBS - The Voyage of the Odyssey - Track the Voyage - Papua New Guinea.”</w:t>
      </w:r>
      <w:r>
        <w:fldChar w:fldCharType="end"/>
      </w:r>
    </w:p>
  </w:footnote>
  <w:footnote w:id="12">
    <w:p w14:paraId="4FE25BD2" w14:textId="67D70291" w:rsidR="00A42D7D" w:rsidRDefault="00A42D7D">
      <w:pPr>
        <w:pStyle w:val="FootnoteText"/>
      </w:pPr>
      <w:r>
        <w:rPr>
          <w:rStyle w:val="FootnoteReference"/>
        </w:rPr>
        <w:footnoteRef/>
      </w:r>
      <w:r>
        <w:t xml:space="preserve"> </w:t>
      </w:r>
      <w:r>
        <w:fldChar w:fldCharType="begin"/>
      </w:r>
      <w:r>
        <w:instrText xml:space="preserve"> ADDIN ZOTERO_ITEM CSL_CITATION {"citationID":"CBL1KUY0","properties":{"formattedCitation":"Knowlton, \\uc0\\u8220{}How Do Marine Mammals Produce Sounds?\\uc0\\u8221{}","plainCitation":"Knowlton, “How Do Marine Mammals Produce Sounds?”","noteIndex":10},"citationItems":[{"id":37,"uris":["http://zotero.org/users/local/ufqhrsJR/items/PVMJZ8HI"],"uri":["http://zotero.org/users/local/ufqhrsJR/items/PVMJZ8HI"],"itemData":{"id":37,"type":"post-weblog","abstract":"Mammalian vocalizations are produced by the actions of the larynx, a set of tissues located in the throat. The larynx contains folds of tissue called the vocal cords (also called vocal folds), which vibrate as air passes from the lungs into the oral cavity (also called the mouth). The shape and tension","container-title":"Discovery of Sound in the Sea","language":"en-US","note":"source: dosits.org","title":"How do marine mammals produce sounds?","URL":"https://dosits.org/animals/sound-production/how-do-marine-mammals-produce-sounds/","author":[{"family":"Knowlton","given":"Chris"}],"accessed":{"date-parts":[["2020",4,10]]},"issued":{"date-parts":[["2017",7,1]]}}}],"schema":"https://github.com/citation-style-language/schema/raw/master/csl-citation.json"} </w:instrText>
      </w:r>
      <w:r>
        <w:fldChar w:fldCharType="separate"/>
      </w:r>
      <w:r w:rsidRPr="00A42D7D">
        <w:rPr>
          <w:rFonts w:ascii="Calibri" w:cs="Times New Roman"/>
        </w:rPr>
        <w:t>Knowlton, “How Do Marine Mammals Produce Sounds?”</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4BB"/>
    <w:rsid w:val="000174BB"/>
    <w:rsid w:val="000974DE"/>
    <w:rsid w:val="000F0BD8"/>
    <w:rsid w:val="001256BB"/>
    <w:rsid w:val="00134533"/>
    <w:rsid w:val="001921E8"/>
    <w:rsid w:val="001B1DA8"/>
    <w:rsid w:val="001C549E"/>
    <w:rsid w:val="001E150D"/>
    <w:rsid w:val="001F3682"/>
    <w:rsid w:val="002361F8"/>
    <w:rsid w:val="002A5A82"/>
    <w:rsid w:val="002C7A76"/>
    <w:rsid w:val="002D5F07"/>
    <w:rsid w:val="00340439"/>
    <w:rsid w:val="00352F60"/>
    <w:rsid w:val="00387234"/>
    <w:rsid w:val="00406A35"/>
    <w:rsid w:val="004152A0"/>
    <w:rsid w:val="004869DB"/>
    <w:rsid w:val="004E2E46"/>
    <w:rsid w:val="00503986"/>
    <w:rsid w:val="005A7458"/>
    <w:rsid w:val="0060035A"/>
    <w:rsid w:val="00657ACB"/>
    <w:rsid w:val="006641F7"/>
    <w:rsid w:val="00677E34"/>
    <w:rsid w:val="006A751E"/>
    <w:rsid w:val="006B24FA"/>
    <w:rsid w:val="006D764D"/>
    <w:rsid w:val="00787EA1"/>
    <w:rsid w:val="00796777"/>
    <w:rsid w:val="007A53D9"/>
    <w:rsid w:val="008035D3"/>
    <w:rsid w:val="008838EF"/>
    <w:rsid w:val="008878FC"/>
    <w:rsid w:val="008B5171"/>
    <w:rsid w:val="008B7B5A"/>
    <w:rsid w:val="009F3013"/>
    <w:rsid w:val="00A26D7A"/>
    <w:rsid w:val="00A42D7D"/>
    <w:rsid w:val="00A53147"/>
    <w:rsid w:val="00A938AF"/>
    <w:rsid w:val="00AA39E8"/>
    <w:rsid w:val="00B27E94"/>
    <w:rsid w:val="00B30236"/>
    <w:rsid w:val="00B75AA2"/>
    <w:rsid w:val="00BF35E0"/>
    <w:rsid w:val="00BF577A"/>
    <w:rsid w:val="00C3302B"/>
    <w:rsid w:val="00C34964"/>
    <w:rsid w:val="00C94AF7"/>
    <w:rsid w:val="00C95EED"/>
    <w:rsid w:val="00D22D2E"/>
    <w:rsid w:val="00D27F6A"/>
    <w:rsid w:val="00D505CF"/>
    <w:rsid w:val="00D85158"/>
    <w:rsid w:val="00DC51BC"/>
    <w:rsid w:val="00DE52CB"/>
    <w:rsid w:val="00DE6F09"/>
    <w:rsid w:val="00E34053"/>
    <w:rsid w:val="00E60989"/>
    <w:rsid w:val="00EB0743"/>
    <w:rsid w:val="00EC6010"/>
    <w:rsid w:val="00F04CE4"/>
    <w:rsid w:val="00F926E6"/>
    <w:rsid w:val="00FA3A03"/>
    <w:rsid w:val="00FB7D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8270A1"/>
  <w15:chartTrackingRefBased/>
  <w15:docId w15:val="{F5DA5DBE-CFE9-9B42-9C75-628DB23A5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95EED"/>
    <w:rPr>
      <w:sz w:val="20"/>
      <w:szCs w:val="20"/>
    </w:rPr>
  </w:style>
  <w:style w:type="character" w:customStyle="1" w:styleId="FootnoteTextChar">
    <w:name w:val="Footnote Text Char"/>
    <w:basedOn w:val="DefaultParagraphFont"/>
    <w:link w:val="FootnoteText"/>
    <w:uiPriority w:val="99"/>
    <w:semiHidden/>
    <w:rsid w:val="00C95EED"/>
    <w:rPr>
      <w:sz w:val="20"/>
      <w:szCs w:val="20"/>
    </w:rPr>
  </w:style>
  <w:style w:type="character" w:styleId="FootnoteReference">
    <w:name w:val="footnote reference"/>
    <w:basedOn w:val="DefaultParagraphFont"/>
    <w:uiPriority w:val="99"/>
    <w:semiHidden/>
    <w:unhideWhenUsed/>
    <w:rsid w:val="00C95EED"/>
    <w:rPr>
      <w:vertAlign w:val="superscript"/>
    </w:rPr>
  </w:style>
  <w:style w:type="paragraph" w:styleId="Bibliography">
    <w:name w:val="Bibliography"/>
    <w:basedOn w:val="Normal"/>
    <w:next w:val="Normal"/>
    <w:uiPriority w:val="37"/>
    <w:unhideWhenUsed/>
    <w:rsid w:val="00C95EE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7C191-647A-FA4C-A260-3A7CBC22C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7</Pages>
  <Words>1719</Words>
  <Characters>9801</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Pack</dc:creator>
  <cp:keywords/>
  <dc:description/>
  <cp:lastModifiedBy>Blake  Pack</cp:lastModifiedBy>
  <cp:revision>15</cp:revision>
  <dcterms:created xsi:type="dcterms:W3CDTF">2020-04-06T17:29:00Z</dcterms:created>
  <dcterms:modified xsi:type="dcterms:W3CDTF">2020-04-1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Jygm7pS"/&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